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pPr w:leftFromText="180" w:rightFromText="180" w:horzAnchor="page" w:tblpX="512" w:tblpY="555"/>
        <w:tblW w:w="17386" w:type="dxa"/>
        <w:tblLayout w:type="fixed"/>
        <w:tblCellMar>
          <w:left w:w="85" w:type="dxa"/>
        </w:tblCellMar>
        <w:tblLook w:val="04A0" w:firstRow="1" w:lastRow="0" w:firstColumn="1" w:lastColumn="0" w:noHBand="0" w:noVBand="1"/>
      </w:tblPr>
      <w:tblGrid>
        <w:gridCol w:w="1645"/>
        <w:gridCol w:w="5103"/>
        <w:gridCol w:w="1417"/>
        <w:gridCol w:w="9221"/>
      </w:tblGrid>
      <w:tr w:rsidR="00F40657" w:rsidRPr="00F40657" w:rsidTr="00F40657">
        <w:tc>
          <w:tcPr>
            <w:tcW w:w="1645" w:type="dxa"/>
          </w:tcPr>
          <w:p w:rsidR="00F40657" w:rsidRPr="00AE3E14" w:rsidRDefault="00AE3E14" w:rsidP="00F40657">
            <w:pPr>
              <w:rPr>
                <w:b/>
                <w:lang w:val="en-US"/>
              </w:rPr>
            </w:pPr>
            <w:bookmarkStart w:id="0" w:name="_GoBack"/>
            <w:bookmarkEnd w:id="0"/>
            <w:r w:rsidRPr="00AE3E14">
              <w:rPr>
                <w:b/>
                <w:lang w:val="en-US"/>
              </w:rPr>
              <w:t>Nigerian City/Town</w:t>
            </w:r>
          </w:p>
        </w:tc>
        <w:tc>
          <w:tcPr>
            <w:tcW w:w="5103" w:type="dxa"/>
          </w:tcPr>
          <w:p w:rsidR="00F40657" w:rsidRPr="00AE3E14" w:rsidRDefault="00F40657" w:rsidP="00F40657">
            <w:pPr>
              <w:rPr>
                <w:b/>
                <w:lang w:val="en-US"/>
              </w:rPr>
            </w:pPr>
            <w:r w:rsidRPr="00AE3E14">
              <w:rPr>
                <w:b/>
                <w:lang w:val="en-US"/>
              </w:rPr>
              <w:t>Type of histoplasmosis</w:t>
            </w:r>
          </w:p>
        </w:tc>
        <w:tc>
          <w:tcPr>
            <w:tcW w:w="1417" w:type="dxa"/>
          </w:tcPr>
          <w:p w:rsidR="00F40657" w:rsidRPr="00AE3E14" w:rsidRDefault="00F40657" w:rsidP="00F40657">
            <w:pPr>
              <w:rPr>
                <w:b/>
                <w:lang w:val="en-US"/>
              </w:rPr>
            </w:pPr>
            <w:r w:rsidRPr="00AE3E14">
              <w:rPr>
                <w:b/>
                <w:lang w:val="en-US"/>
              </w:rPr>
              <w:t>HIV status</w:t>
            </w:r>
          </w:p>
        </w:tc>
        <w:tc>
          <w:tcPr>
            <w:tcW w:w="9221" w:type="dxa"/>
          </w:tcPr>
          <w:p w:rsidR="00F40657" w:rsidRPr="00AE3E14" w:rsidRDefault="00F40657" w:rsidP="00F40657">
            <w:pPr>
              <w:rPr>
                <w:b/>
                <w:lang w:val="en-US"/>
              </w:rPr>
            </w:pPr>
            <w:r w:rsidRPr="00AE3E14">
              <w:rPr>
                <w:b/>
                <w:lang w:val="en-US"/>
              </w:rPr>
              <w:t>Reference</w:t>
            </w:r>
          </w:p>
        </w:tc>
      </w:tr>
      <w:tr w:rsidR="00F40657" w:rsidRPr="00F40657" w:rsidTr="00F40657">
        <w:tc>
          <w:tcPr>
            <w:tcW w:w="1645" w:type="dxa"/>
          </w:tcPr>
          <w:p w:rsidR="00F40657" w:rsidRPr="00F40657" w:rsidRDefault="00F40657" w:rsidP="00F40657">
            <w:pPr>
              <w:spacing w:after="200" w:line="276" w:lineRule="auto"/>
              <w:rPr>
                <w:lang w:val="en-US"/>
              </w:rPr>
            </w:pPr>
            <w:r>
              <w:rPr>
                <w:lang w:val="en-US"/>
              </w:rPr>
              <w:t>Immigrant (Europe)</w:t>
            </w:r>
          </w:p>
        </w:tc>
        <w:tc>
          <w:tcPr>
            <w:tcW w:w="5103" w:type="dxa"/>
          </w:tcPr>
          <w:p w:rsidR="00F40657" w:rsidRPr="00F40657" w:rsidRDefault="00F40657" w:rsidP="00F40657">
            <w:pPr>
              <w:spacing w:after="200" w:line="276" w:lineRule="auto"/>
              <w:rPr>
                <w:lang w:val="en-US"/>
              </w:rPr>
            </w:pPr>
            <w:r w:rsidRPr="00F40657">
              <w:rPr>
                <w:lang w:val="en-US"/>
              </w:rPr>
              <w:t xml:space="preserve">Disseminated </w:t>
            </w:r>
            <w:proofErr w:type="spellStart"/>
            <w:r w:rsidRPr="00F40657">
              <w:rPr>
                <w:lang w:val="en-US"/>
              </w:rPr>
              <w:t>hist</w:t>
            </w:r>
            <w:r w:rsidR="00732AB0">
              <w:rPr>
                <w:lang w:val="en-US"/>
              </w:rPr>
              <w:t>oplasmosis</w:t>
            </w:r>
            <w:proofErr w:type="spellEnd"/>
            <w:r w:rsidR="00732AB0">
              <w:rPr>
                <w:lang w:val="en-US"/>
              </w:rPr>
              <w:t xml:space="preserve"> (3</w:t>
            </w:r>
            <w:r w:rsidRPr="00F40657">
              <w:rPr>
                <w:lang w:val="en-US"/>
              </w:rPr>
              <w:t xml:space="preserve">cases); </w:t>
            </w:r>
            <w:proofErr w:type="spellStart"/>
            <w:r w:rsidRPr="00F40657">
              <w:rPr>
                <w:lang w:val="en-US"/>
              </w:rPr>
              <w:t>Hcd</w:t>
            </w:r>
            <w:proofErr w:type="spellEnd"/>
          </w:p>
        </w:tc>
        <w:tc>
          <w:tcPr>
            <w:tcW w:w="1417" w:type="dxa"/>
          </w:tcPr>
          <w:p w:rsidR="00F40657" w:rsidRPr="00F40657" w:rsidRDefault="00F40657" w:rsidP="00F40657">
            <w:pPr>
              <w:spacing w:after="200" w:line="276" w:lineRule="auto"/>
              <w:rPr>
                <w:lang w:val="en-US"/>
              </w:rPr>
            </w:pPr>
            <w:r w:rsidRPr="00F40657">
              <w:rPr>
                <w:lang w:val="en-US"/>
              </w:rPr>
              <w:t>Posi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DOI" : "10.1093/mmy/myx020", "ISSN" : "1369-3786", "author" : [ { "dropping-particle" : "", "family" : "Valero", "given" : "C", "non-dropping-particle" : "", "parse-names" : false, "suffix" : "" }, { "dropping-particle" : "", "family" : "Gago", "given" : "S", "non-dropping-particle" : "", "parse-names" : false, "suffix" : "" }, { "dropping-particle" : "", "family" : "Monteiro", "given" : "M C", "non-dropping-particle" : "", "parse-names" : false, "suffix" : "" }, { "dropping-particle" : "", "family" : "Buitrago", "given" : "M J", "non-dropping-particle" : "", "parse-names" : false, "suffix" : "" } ], "id" : "ITEM-1", "issued" : { "date-parts" : [ [ "2017" ] ] }, "page" : "1-9", "title" : "African histoplasmosis : new clinical and microbiological insights", "type" : "article-journal" }, "uris" : [ "http://www.mendeley.com/documents/?uuid=da66cf46-83f2-486e-84c1-93ea956f8531" ] } ], "mendeley" : { "formattedCitation" : "(Valero et al. 2017)", "plainTextFormattedCitation" : "(Valero et al. 2017)", "previouslyFormattedCitation" : "(1)" }, "properties" : { "noteIndex" : 0 }, "schema" : "https://github.com/citation-style-language/schema/raw/master/csl-citation.json" }</w:instrText>
            </w:r>
            <w:r w:rsidRPr="00F40657">
              <w:rPr>
                <w:lang w:val="en-US"/>
              </w:rPr>
              <w:fldChar w:fldCharType="separate"/>
            </w:r>
            <w:r w:rsidR="00F40657" w:rsidRPr="00F40657">
              <w:rPr>
                <w:noProof/>
                <w:lang w:val="en-US"/>
              </w:rPr>
              <w:t>(Valero et al. 2017)</w:t>
            </w:r>
            <w:r w:rsidRPr="00F40657">
              <w:fldChar w:fldCharType="end"/>
            </w:r>
          </w:p>
        </w:tc>
      </w:tr>
      <w:tr w:rsidR="0063132C" w:rsidRPr="00F40657" w:rsidTr="00F40657">
        <w:tc>
          <w:tcPr>
            <w:tcW w:w="1645" w:type="dxa"/>
          </w:tcPr>
          <w:p w:rsidR="0063132C" w:rsidRDefault="0063132C" w:rsidP="00F40657">
            <w:pPr>
              <w:rPr>
                <w:lang w:val="en-US"/>
              </w:rPr>
            </w:pPr>
          </w:p>
        </w:tc>
        <w:tc>
          <w:tcPr>
            <w:tcW w:w="5103" w:type="dxa"/>
          </w:tcPr>
          <w:p w:rsidR="0063132C" w:rsidRPr="00F40657" w:rsidRDefault="0063132C" w:rsidP="00F40657">
            <w:pPr>
              <w:rPr>
                <w:lang w:val="en-US"/>
              </w:rPr>
            </w:pPr>
          </w:p>
        </w:tc>
        <w:tc>
          <w:tcPr>
            <w:tcW w:w="1417" w:type="dxa"/>
          </w:tcPr>
          <w:p w:rsidR="0063132C" w:rsidRPr="00F40657" w:rsidRDefault="0063132C" w:rsidP="00F40657">
            <w:pPr>
              <w:rPr>
                <w:lang w:val="en-US"/>
              </w:rPr>
            </w:pPr>
          </w:p>
        </w:tc>
        <w:tc>
          <w:tcPr>
            <w:tcW w:w="9221" w:type="dxa"/>
          </w:tcPr>
          <w:p w:rsidR="0063132C" w:rsidRPr="00F40657" w:rsidRDefault="0063132C" w:rsidP="00F40657">
            <w:pPr>
              <w:rPr>
                <w:lang w:val="en-US"/>
              </w:rPr>
            </w:pPr>
          </w:p>
        </w:tc>
      </w:tr>
      <w:tr w:rsidR="00F40657" w:rsidRPr="00F40657" w:rsidTr="00F40657">
        <w:tc>
          <w:tcPr>
            <w:tcW w:w="1645" w:type="dxa"/>
          </w:tcPr>
          <w:p w:rsidR="00F40657" w:rsidRPr="00F40657" w:rsidRDefault="00F40657" w:rsidP="00F40657">
            <w:pPr>
              <w:spacing w:after="200" w:line="276" w:lineRule="auto"/>
              <w:rPr>
                <w:lang w:val="en-US"/>
              </w:rPr>
            </w:pPr>
            <w:r>
              <w:rPr>
                <w:lang w:val="en-US"/>
              </w:rPr>
              <w:t>Immigrant (Saudi Arabia)</w:t>
            </w:r>
          </w:p>
        </w:tc>
        <w:tc>
          <w:tcPr>
            <w:tcW w:w="5103" w:type="dxa"/>
          </w:tcPr>
          <w:p w:rsidR="00F40657" w:rsidRPr="00F40657" w:rsidRDefault="00F40657" w:rsidP="00F40657">
            <w:pPr>
              <w:spacing w:after="200" w:line="276" w:lineRule="auto"/>
              <w:rPr>
                <w:lang w:val="en-US"/>
              </w:rPr>
            </w:pPr>
            <w:r w:rsidRPr="00F40657">
              <w:rPr>
                <w:lang w:val="en-US"/>
              </w:rPr>
              <w:t xml:space="preserve">Disseminated </w:t>
            </w:r>
            <w:proofErr w:type="spellStart"/>
            <w:r w:rsidRPr="00F40657">
              <w:rPr>
                <w:lang w:val="en-US"/>
              </w:rPr>
              <w:t>histoplasmosis;Hcd</w:t>
            </w:r>
            <w:proofErr w:type="spellEnd"/>
          </w:p>
        </w:tc>
        <w:tc>
          <w:tcPr>
            <w:tcW w:w="1417" w:type="dxa"/>
          </w:tcPr>
          <w:p w:rsidR="00F40657" w:rsidRPr="00F40657" w:rsidRDefault="00F40657" w:rsidP="00F40657">
            <w:pPr>
              <w:spacing w:after="200" w:line="276" w:lineRule="auto"/>
              <w:rPr>
                <w:lang w:val="en-US"/>
              </w:rPr>
            </w:pPr>
            <w:r w:rsidRPr="00F40657">
              <w:rPr>
                <w:lang w:val="en-US"/>
              </w:rPr>
              <w:t>Posi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author" : [ { "dropping-particle" : "", "family" : "Bashiri", "given" : "Safia Abdulzaher", "non-dropping-particle" : "", "parse-names" : false, "suffix" : "" }, { "dropping-particle" : "", "family" : "Shahmirzadi", "given" : "Mohammad Reza Rahimi", "non-dropping-particle" : "", "parse-names" : false, "suffix" : "" }, { "dropping-particle" : "", "family" : "Abro", "given" : "Ali Hassan", "non-dropping-particle" : "", "parse-names" : false, "suffix" : "" } ], "container-title" : "Gulf Congress of Clinical Microbiology &amp; Infectious Disease", "id" : "ITEM-1", "issued" : { "date-parts" : [ [ "2016" ] ] }, "page" : "PP05", "publisher-place" : "Dubai, United Arab Emirates", "title" : "A case of disseminated histoplasmosis which was misdiagnosed as squamous cell carcinoma of skin and pulmonary tuberculosis;case report, Rashid hospital,2013", "type" : "paper-conference" }, "uris" : [ "http://www.mendeley.com/documents/?uuid=4333d733-3ff4-4425-9aca-50c9a6bc88dc" ] } ], "mendeley" : { "formattedCitation" : "(Bashiri et al. 2016)", "plainTextFormattedCitation" : "(Bashiri et al. 2016)", "previouslyFormattedCitation" : "(2)" }, "properties" : { "noteIndex" : 0 }, "schema" : "https://github.com/citation-style-language/schema/raw/master/csl-citation.json" }</w:instrText>
            </w:r>
            <w:r w:rsidRPr="00F40657">
              <w:rPr>
                <w:lang w:val="en-US"/>
              </w:rPr>
              <w:fldChar w:fldCharType="separate"/>
            </w:r>
            <w:r w:rsidR="00F40657" w:rsidRPr="00F40657">
              <w:rPr>
                <w:noProof/>
                <w:lang w:val="en-US"/>
              </w:rPr>
              <w:t>(Bashiri et al. 2016)</w:t>
            </w:r>
            <w:r w:rsidRPr="00F40657">
              <w:fldChar w:fldCharType="end"/>
            </w:r>
          </w:p>
        </w:tc>
      </w:tr>
      <w:tr w:rsidR="00F40657" w:rsidRPr="00F40657" w:rsidTr="00F40657">
        <w:trPr>
          <w:trHeight w:val="354"/>
        </w:trPr>
        <w:tc>
          <w:tcPr>
            <w:tcW w:w="1645" w:type="dxa"/>
          </w:tcPr>
          <w:p w:rsidR="00F40657" w:rsidRPr="00F40657" w:rsidRDefault="00F40657" w:rsidP="00F40657">
            <w:pPr>
              <w:spacing w:after="200" w:line="276" w:lineRule="auto"/>
              <w:rPr>
                <w:lang w:val="en-US"/>
              </w:rPr>
            </w:pPr>
            <w:r>
              <w:rPr>
                <w:lang w:val="en-US"/>
              </w:rPr>
              <w:t>Ibadan</w:t>
            </w:r>
          </w:p>
        </w:tc>
        <w:tc>
          <w:tcPr>
            <w:tcW w:w="5103" w:type="dxa"/>
          </w:tcPr>
          <w:p w:rsidR="00F40657" w:rsidRPr="00F40657" w:rsidRDefault="00F40657" w:rsidP="00F40657">
            <w:pPr>
              <w:spacing w:after="200" w:line="276" w:lineRule="auto"/>
              <w:rPr>
                <w:lang w:val="en-US"/>
              </w:rPr>
            </w:pPr>
            <w:proofErr w:type="spellStart"/>
            <w:r w:rsidRPr="00F40657">
              <w:rPr>
                <w:lang w:val="en-US"/>
              </w:rPr>
              <w:t>Histoplasmosis</w:t>
            </w:r>
            <w:proofErr w:type="spellEnd"/>
            <w:r w:rsidRPr="00F40657">
              <w:rPr>
                <w:lang w:val="en-US"/>
              </w:rPr>
              <w:t xml:space="preserve"> bone lesion; </w:t>
            </w:r>
            <w:proofErr w:type="spellStart"/>
            <w:r w:rsidRPr="00F40657">
              <w:rPr>
                <w:lang w:val="en-US"/>
              </w:rPr>
              <w:t>Hcd</w:t>
            </w:r>
            <w:proofErr w:type="spellEnd"/>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DOI" : "10.1016/0007-117X(79)90030-1", "ISSN" : "0007117X", "author" : [ { "dropping-particle" : "", "family" : "Daramola", "given" : "J.O.", "non-dropping-particle" : "", "parse-names" : false, "suffix" : "" }, { "dropping-particle" : "", "family" : "Ajagbe", "given" : "H.A.", "non-dropping-particle" : "", "parse-names" : false, "suffix" : "" }, { "dropping-particle" : "", "family" : "Abioye", "given" : "A.A.", "non-dropping-particle" : "", "parse-names" : false, "suffix" : "" }, { "dropping-particle" : "", "family" : "Ogunba", "given" : "E.O.", "non-dropping-particle" : "", "parse-names" : false, "suffix" : "" } ], "container-title" : "British Journal of Oral Surgery", "id" : "ITEM-1", "issue" : "3", "issued" : { "date-parts" : [ [ "1979", "3" ] ] }, "page" : "241-247", "title" : "Maxillary african histoplasmosis mimicking malignant jaw tumour", "type" : "article-journal", "volume" : "16" }, "uris" : [ "http://www.mendeley.com/documents/?uuid=d0d74bb8-26b7-3f52-8f4b-56abd75ba54c" ] } ], "mendeley" : { "formattedCitation" : "(Daramola et al. 1979)", "plainTextFormattedCitation" : "(Daramola et al. 1979)", "previouslyFormattedCitation" : "(3)" }, "properties" : { "noteIndex" : 0 }, "schema" : "https://github.com/citation-style-language/schema/raw/master/csl-citation.json" }</w:instrText>
            </w:r>
            <w:r w:rsidRPr="00F40657">
              <w:rPr>
                <w:lang w:val="en-US"/>
              </w:rPr>
              <w:fldChar w:fldCharType="separate"/>
            </w:r>
            <w:r w:rsidR="00F40657" w:rsidRPr="00F40657">
              <w:rPr>
                <w:noProof/>
                <w:lang w:val="en-US"/>
              </w:rPr>
              <w:t>(Daramola et al. 1979)</w:t>
            </w:r>
            <w:r w:rsidRPr="00F40657">
              <w:fldChar w:fldCharType="end"/>
            </w:r>
          </w:p>
        </w:tc>
      </w:tr>
      <w:tr w:rsidR="00F40657" w:rsidRPr="00F40657" w:rsidTr="00F40657">
        <w:trPr>
          <w:trHeight w:val="368"/>
        </w:trPr>
        <w:tc>
          <w:tcPr>
            <w:tcW w:w="1645" w:type="dxa"/>
          </w:tcPr>
          <w:p w:rsidR="00F40657" w:rsidRPr="00F40657" w:rsidRDefault="00AE3E14" w:rsidP="00F40657">
            <w:pPr>
              <w:spacing w:after="200" w:line="276" w:lineRule="auto"/>
              <w:rPr>
                <w:lang w:val="en-US"/>
              </w:rPr>
            </w:pPr>
            <w:r>
              <w:rPr>
                <w:lang w:val="en-US"/>
              </w:rPr>
              <w:t>Enugu</w:t>
            </w:r>
          </w:p>
        </w:tc>
        <w:tc>
          <w:tcPr>
            <w:tcW w:w="5103" w:type="dxa"/>
          </w:tcPr>
          <w:p w:rsidR="00F40657" w:rsidRPr="00F40657" w:rsidRDefault="00F40657" w:rsidP="00F40657">
            <w:pPr>
              <w:spacing w:after="200" w:line="276" w:lineRule="auto"/>
              <w:rPr>
                <w:lang w:val="en-US"/>
              </w:rPr>
            </w:pPr>
            <w:r w:rsidRPr="00F40657">
              <w:rPr>
                <w:lang w:val="en-US"/>
              </w:rPr>
              <w:t xml:space="preserve">Disseminated histoplasmosis in a child; </w:t>
            </w:r>
            <w:proofErr w:type="spellStart"/>
            <w:r w:rsidRPr="00F40657">
              <w:rPr>
                <w:lang w:val="en-US"/>
              </w:rPr>
              <w:t>Hcd</w:t>
            </w:r>
            <w:proofErr w:type="spellEnd"/>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DOI" : "10.4314/ahs.v13i2.45", "ISSN" : "1680-6905", "PMID" : "24235958", "abstract" : "BACKGROUND Disseminated histoplasmosis is a rare fungal infection and most documented cases are in immune-compromised individuals such as those with acquired immuno-deficiency syndrome. OBJECTIVE To describe a case of disseminated histoplasmosis in an adolescent girl. METHOD We report a case of disseminated histoplasmosis in a 13-year-old adolescent girl. She was admitted for 16 days because of neck masses of 3 years duration, generalized body swelling of 3 months and reduction in urinary output of 2 months. She tested negative for human immunodeficiency virus antibodies. RESULT An autopsy was performed because a definitive diagnosis could not be made while the patient was still alive. The autopsy revealed central caseating areas in the lymph nodes and membranoproliferative glomerulonephritis. The periodic acid-Schiff staining technique for tissues showed viable yeast cells suggestive of histoplasmosis. Zeihl-Neelsen's staining for mycobacteria tuberculosis was negative. CONCLUSION Undiagnosed case of disseminated histoplasmosis while the patient was alive is being reported in a 13-year-old girl. Disseminated histoplasmosis should be considered as a differential diagnosis of childhood chronic infections and malignancies as in Nigeria.", "author" : [ { "dropping-particle" : "", "family" : "Ubesie", "given" : "AC", "non-dropping-particle" : "", "parse-names" : false, "suffix" : "" }, { "dropping-particle" : "", "family" : "Okafo", "given" : "OC", "non-dropping-particle" : "", "parse-names" : false, "suffix" : "" }, { "dropping-particle" : "", "family" : "Ibeziako", "given" : "NS", "non-dropping-particle" : "", "parse-names" : false, "suffix" : "" }, { "dropping-particle" : "", "family" : "Onukwuli", "given" : "VO", "non-dropping-particle" : "", "parse-names" : false, "suffix" : "" }, { "dropping-particle" : "", "family" : "Mbanefo", "given" : "NR", "non-dropping-particle" : "", "parse-names" : false, "suffix" : "" }, { "dropping-particle" : "", "family" : "Uzoigwe", "given" : "JC", "non-dropping-particle" : "", "parse-names" : false, "suffix" : "" }, { "dropping-particle" : "", "family" : "Bede", "given" : "C", "non-dropping-particle" : "", "parse-names" : false, "suffix" : "" }, { "dropping-particle" : "", "family" : "Ibe", "given" : "BC", "non-dropping-particle" : "", "parse-names" : false, "suffix" : "" } ], "container-title" : "African Health Sciences", "id" : "ITEM-1", "issue" : "2", "issued" : { "date-parts" : [ [ "2013", "9", "5" ] ] }, "page" : "518-21", "title" : "Disseminated Histoplasmosis in a 13-year-old girl: A case report", "type" : "article-journal", "volume" : "13" }, "uris" : [ "http://www.mendeley.com/documents/?uuid=0d34ce72-ee26-3d62-9c85-35340dd0c30a" ] } ], "mendeley" : { "formattedCitation" : "(Ubesie et al. 2013)", "plainTextFormattedCitation" : "(Ubesie et al. 2013)", "previouslyFormattedCitation" : "(4)" }, "properties" : { "noteIndex" : 0 }, "schema" : "https://github.com/citation-style-language/schema/raw/master/csl-citation.json" }</w:instrText>
            </w:r>
            <w:r w:rsidRPr="00F40657">
              <w:rPr>
                <w:lang w:val="en-US"/>
              </w:rPr>
              <w:fldChar w:fldCharType="separate"/>
            </w:r>
            <w:r w:rsidR="00F40657" w:rsidRPr="00F40657">
              <w:rPr>
                <w:noProof/>
                <w:lang w:val="en-US"/>
              </w:rPr>
              <w:t>(Ubesie et al. 2013)</w:t>
            </w:r>
            <w:r w:rsidRPr="00F40657">
              <w:fldChar w:fldCharType="end"/>
            </w:r>
          </w:p>
        </w:tc>
      </w:tr>
      <w:tr w:rsidR="00F40657" w:rsidRPr="00F40657" w:rsidTr="00F40657">
        <w:tc>
          <w:tcPr>
            <w:tcW w:w="1645" w:type="dxa"/>
          </w:tcPr>
          <w:p w:rsidR="00F40657" w:rsidRPr="00F40657" w:rsidRDefault="00AE3E14" w:rsidP="00F40657">
            <w:pPr>
              <w:spacing w:after="200" w:line="276" w:lineRule="auto"/>
              <w:rPr>
                <w:lang w:val="en-US"/>
              </w:rPr>
            </w:pPr>
            <w:r>
              <w:rPr>
                <w:lang w:val="en-US"/>
              </w:rPr>
              <w:t>Enugu</w:t>
            </w:r>
          </w:p>
        </w:tc>
        <w:tc>
          <w:tcPr>
            <w:tcW w:w="5103" w:type="dxa"/>
          </w:tcPr>
          <w:p w:rsidR="00F40657" w:rsidRPr="00F40657" w:rsidRDefault="00F40657" w:rsidP="00F40657">
            <w:pPr>
              <w:spacing w:after="200" w:line="276" w:lineRule="auto"/>
              <w:rPr>
                <w:lang w:val="en-US"/>
              </w:rPr>
            </w:pPr>
            <w:r w:rsidRPr="00F40657">
              <w:rPr>
                <w:lang w:val="en-US"/>
              </w:rPr>
              <w:t xml:space="preserve">Cutaneous </w:t>
            </w:r>
            <w:proofErr w:type="spellStart"/>
            <w:r w:rsidRPr="00F40657">
              <w:rPr>
                <w:lang w:val="en-US"/>
              </w:rPr>
              <w:t>histoplasmosis</w:t>
            </w:r>
            <w:proofErr w:type="spellEnd"/>
            <w:r w:rsidRPr="00F40657">
              <w:rPr>
                <w:lang w:val="en-US"/>
              </w:rPr>
              <w:t xml:space="preserve">; </w:t>
            </w:r>
            <w:proofErr w:type="spellStart"/>
            <w:r w:rsidRPr="00F40657">
              <w:rPr>
                <w:lang w:val="en-US"/>
              </w:rPr>
              <w:t>Hcd</w:t>
            </w:r>
            <w:proofErr w:type="spellEnd"/>
            <w:r w:rsidRPr="00F40657">
              <w:rPr>
                <w:lang w:val="en-US"/>
              </w:rPr>
              <w:t xml:space="preserve"> </w:t>
            </w:r>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DOI" : "10.1111/j.1439-0507.1998.tb00354.x", "ISSN" : "09337407", "author" : [ { "dropping-particle" : "", "family" : "Akpuaka", "given" : "F. C.", "non-dropping-particle" : "", "parse-names" : false, "suffix" : "" }, { "dropping-particle" : "", "family" : "Gugnani", "given" : "H. C.", "non-dropping-particle" : "", "parse-names" : false, "suffix" : "" }, { "dropping-particle" : "", "family" : "Iregbulam", "given" : "L. M.", "non-dropping-particle" : "", "parse-names" : false, "suffix" : "" } ], "container-title" : "Mycoses", "id" : "ITEM-1", "issue" : "9-10", "issued" : { "date-parts" : [ [ "1998", "11", "1" ] ] }, "page" : "363-364", "publisher" : "Blackwell Publishing Ltd", "title" : "African histoplasmosis: report of two patients treated with amphotericin B and ketoconazole", "type" : "article-journal", "volume" : "41" }, "uris" : [ "http://www.mendeley.com/documents/?uuid=afda76bd-8473-3e44-90b1-4b0ddf0d9d4c" ] } ], "mendeley" : { "formattedCitation" : "(Akpuaka et al. 1998)", "plainTextFormattedCitation" : "(Akpuaka et al. 1998)", "previouslyFormattedCitation" : "(5)" }, "properties" : { "noteIndex" : 0 }, "schema" : "https://github.com/citation-style-language/schema/raw/master/csl-citation.json" }</w:instrText>
            </w:r>
            <w:r w:rsidRPr="00F40657">
              <w:rPr>
                <w:lang w:val="en-US"/>
              </w:rPr>
              <w:fldChar w:fldCharType="separate"/>
            </w:r>
            <w:r w:rsidR="00F40657" w:rsidRPr="00F40657">
              <w:rPr>
                <w:noProof/>
                <w:lang w:val="en-US"/>
              </w:rPr>
              <w:t>(Akpuaka et al. 1998)</w:t>
            </w:r>
            <w:r w:rsidRPr="00F40657">
              <w:fldChar w:fldCharType="end"/>
            </w:r>
          </w:p>
        </w:tc>
      </w:tr>
      <w:tr w:rsidR="00F40657" w:rsidRPr="00F40657" w:rsidTr="00F40657">
        <w:tc>
          <w:tcPr>
            <w:tcW w:w="1645" w:type="dxa"/>
          </w:tcPr>
          <w:p w:rsidR="00F40657" w:rsidRPr="00F40657" w:rsidRDefault="00AE3E14" w:rsidP="00F40657">
            <w:pPr>
              <w:spacing w:after="200" w:line="276" w:lineRule="auto"/>
              <w:rPr>
                <w:lang w:val="en-US"/>
              </w:rPr>
            </w:pPr>
            <w:r>
              <w:rPr>
                <w:lang w:val="en-US"/>
              </w:rPr>
              <w:t>Ilorin</w:t>
            </w:r>
          </w:p>
        </w:tc>
        <w:tc>
          <w:tcPr>
            <w:tcW w:w="5103" w:type="dxa"/>
          </w:tcPr>
          <w:p w:rsidR="00F40657" w:rsidRPr="00F40657" w:rsidRDefault="00F40657" w:rsidP="00F40657">
            <w:pPr>
              <w:spacing w:after="200" w:line="276" w:lineRule="auto"/>
              <w:rPr>
                <w:lang w:val="en-US"/>
              </w:rPr>
            </w:pPr>
            <w:proofErr w:type="spellStart"/>
            <w:r w:rsidRPr="00F40657">
              <w:rPr>
                <w:lang w:val="en-US"/>
              </w:rPr>
              <w:t>Histoplasmosis</w:t>
            </w:r>
            <w:proofErr w:type="spellEnd"/>
            <w:r w:rsidRPr="00F40657">
              <w:rPr>
                <w:lang w:val="en-US"/>
              </w:rPr>
              <w:t xml:space="preserve"> lymphadenopathy; </w:t>
            </w:r>
            <w:proofErr w:type="spellStart"/>
            <w:r w:rsidRPr="00F40657">
              <w:rPr>
                <w:lang w:val="en-US"/>
              </w:rPr>
              <w:t>Hcd</w:t>
            </w:r>
            <w:proofErr w:type="spellEnd"/>
            <w:r w:rsidRPr="00F40657">
              <w:rPr>
                <w:lang w:val="en-US"/>
              </w:rPr>
              <w:t xml:space="preserve"> </w:t>
            </w:r>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PMID" : "11713997", "author" : [ { "dropping-particle" : "", "family" : "KA Adeniji", "given" : "AS Anjorin", "non-dropping-particle" : "", "parse-names" : false, "suffix" : "" } ], "container-title" : "African journal of medicine and medical sciences", "id" : "ITEM-1", "issued" : { "date-parts" : [ [ "2000" ] ] }, "page" : "233-237", "title" : "Peripheral lymphadenopathy in Nigeria", "type" : "article-journal", "volume" : "29" }, "uris" : [ "http://www.mendeley.com/documents/?uuid=2696eee8-339c-4a7e-9432-a14662cb77f3" ] } ], "mendeley" : { "formattedCitation" : "(KA Adeniji 2000)", "plainTextFormattedCitation" : "(KA Adeniji 2000)", "previouslyFormattedCitation" : "(6)" }, "properties" : { "noteIndex" : 0 }, "schema" : "https://github.com/citation-style-language/schema/raw/master/csl-citation.json" }</w:instrText>
            </w:r>
            <w:r w:rsidRPr="00F40657">
              <w:rPr>
                <w:lang w:val="en-US"/>
              </w:rPr>
              <w:fldChar w:fldCharType="separate"/>
            </w:r>
            <w:r w:rsidR="00F40657" w:rsidRPr="00F40657">
              <w:rPr>
                <w:noProof/>
                <w:lang w:val="en-US"/>
              </w:rPr>
              <w:t>(KA Adeniji 2000)</w:t>
            </w:r>
            <w:r w:rsidRPr="00F40657">
              <w:fldChar w:fldCharType="end"/>
            </w:r>
          </w:p>
        </w:tc>
      </w:tr>
      <w:tr w:rsidR="00F40657" w:rsidRPr="00F40657" w:rsidTr="00F40657">
        <w:tc>
          <w:tcPr>
            <w:tcW w:w="1645" w:type="dxa"/>
          </w:tcPr>
          <w:p w:rsidR="00F40657" w:rsidRPr="00F40657" w:rsidRDefault="00AE3E14" w:rsidP="00F40657">
            <w:pPr>
              <w:spacing w:after="200" w:line="276" w:lineRule="auto"/>
              <w:rPr>
                <w:lang w:val="en-US"/>
              </w:rPr>
            </w:pPr>
            <w:r>
              <w:rPr>
                <w:lang w:val="en-US"/>
              </w:rPr>
              <w:t>Middle belt</w:t>
            </w:r>
          </w:p>
        </w:tc>
        <w:tc>
          <w:tcPr>
            <w:tcW w:w="5103" w:type="dxa"/>
          </w:tcPr>
          <w:p w:rsidR="00F40657" w:rsidRPr="00F40657" w:rsidRDefault="00F40657" w:rsidP="00F40657">
            <w:pPr>
              <w:spacing w:after="200" w:line="276" w:lineRule="auto"/>
              <w:rPr>
                <w:lang w:val="en-US"/>
              </w:rPr>
            </w:pPr>
            <w:r w:rsidRPr="00F40657">
              <w:rPr>
                <w:lang w:val="en-US"/>
              </w:rPr>
              <w:t xml:space="preserve">Subcutaneous </w:t>
            </w:r>
            <w:proofErr w:type="spellStart"/>
            <w:r w:rsidRPr="00F40657">
              <w:rPr>
                <w:lang w:val="en-US"/>
              </w:rPr>
              <w:t>histoplasmosis</w:t>
            </w:r>
            <w:proofErr w:type="spellEnd"/>
            <w:r w:rsidRPr="00F40657">
              <w:rPr>
                <w:lang w:val="en-US"/>
              </w:rPr>
              <w:t xml:space="preserve">; </w:t>
            </w:r>
            <w:proofErr w:type="spellStart"/>
            <w:r w:rsidRPr="00F40657">
              <w:rPr>
                <w:lang w:val="en-US"/>
              </w:rPr>
              <w:t>Hcd</w:t>
            </w:r>
            <w:proofErr w:type="spellEnd"/>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ISSN" : "0027-9684", "abstract" : "Thirteen cases of deep mycoses were found among 12,506 new patients attending two University clinics in Northern Nigeria. Patients with chromoblastomycosis due to Cladosporium carrionii, paracoccidioidomycosis, rhinophycomycosis, and sporotrichosis appear to be the first cases of these conditions recognized in the Savanna region of West Africa. The literature on systemic mycoses in Nigeria is reviewed and a need for a greater awareness of the problem is stressed. IMAGES: ", "author" : [ { "dropping-particle" : "", "family" : "Jacyk", "given" : "W K", "non-dropping-particle" : "", "parse-names" : false, "suffix" : "" }, { "dropping-particle" : "V", "family" : "Lawande", "given" : "R", "non-dropping-particle" : "", "parse-names" : false, "suffix" : "" }, { "dropping-particle" : "", "family" : "Tulpule", "given" : "S S", "non-dropping-particle" : "", "parse-names" : false, "suffix" : "" } ], "container-title" : "Journal of the National Medical Association", "id" : "ITEM-1", "issue" : "3", "issued" : { "date-parts" : [ [ "1981", "3" ] ] }, "page" : "251-259", "title" : "Deep Mycoses in West Africa: A Report of 13 Cases and Review of the Nigerian Literature", "type" : "article-journal", "volume" : "73" }, "uris" : [ "http://www.mendeley.com/documents/?uuid=bf018179-4c35-4f7b-9599-850f14ad86b5" ] } ], "mendeley" : { "formattedCitation" : "(Jacyk et al. 1981)", "plainTextFormattedCitation" : "(Jacyk et al. 1981)", "previouslyFormattedCitation" : "(7)" }, "properties" : { "noteIndex" : 0 }, "schema" : "https://github.com/citation-style-language/schema/raw/master/csl-citation.json" }</w:instrText>
            </w:r>
            <w:r w:rsidRPr="00F40657">
              <w:rPr>
                <w:lang w:val="en-US"/>
              </w:rPr>
              <w:fldChar w:fldCharType="separate"/>
            </w:r>
            <w:r w:rsidR="00F40657" w:rsidRPr="00F40657">
              <w:rPr>
                <w:noProof/>
                <w:lang w:val="en-US"/>
              </w:rPr>
              <w:t>(Jacyk et al. 1981)</w:t>
            </w:r>
            <w:r w:rsidRPr="00F40657">
              <w:fldChar w:fldCharType="end"/>
            </w:r>
            <w:r w:rsidR="00F40657" w:rsidRPr="00F40657">
              <w:rPr>
                <w:lang w:val="en-US"/>
              </w:rPr>
              <w:t xml:space="preserve"> </w:t>
            </w:r>
          </w:p>
        </w:tc>
      </w:tr>
      <w:tr w:rsidR="00F40657" w:rsidRPr="00F40657" w:rsidTr="00F40657">
        <w:tc>
          <w:tcPr>
            <w:tcW w:w="1645" w:type="dxa"/>
          </w:tcPr>
          <w:p w:rsidR="00F40657" w:rsidRPr="00F40657" w:rsidRDefault="00AE3E14" w:rsidP="00F40657">
            <w:pPr>
              <w:spacing w:after="200" w:line="276" w:lineRule="auto"/>
              <w:rPr>
                <w:lang w:val="en-US"/>
              </w:rPr>
            </w:pPr>
            <w:r>
              <w:rPr>
                <w:lang w:val="en-US"/>
              </w:rPr>
              <w:t>Ibadan</w:t>
            </w:r>
          </w:p>
        </w:tc>
        <w:tc>
          <w:tcPr>
            <w:tcW w:w="5103" w:type="dxa"/>
          </w:tcPr>
          <w:p w:rsidR="00F40657" w:rsidRPr="00F40657" w:rsidRDefault="00F40657" w:rsidP="00F40657">
            <w:pPr>
              <w:spacing w:after="200" w:line="276" w:lineRule="auto"/>
              <w:rPr>
                <w:lang w:val="en-US"/>
              </w:rPr>
            </w:pPr>
            <w:r w:rsidRPr="00F40657">
              <w:rPr>
                <w:lang w:val="en-US"/>
              </w:rPr>
              <w:t xml:space="preserve">Cutaneous </w:t>
            </w:r>
            <w:proofErr w:type="spellStart"/>
            <w:r w:rsidRPr="00F40657">
              <w:rPr>
                <w:lang w:val="en-US"/>
              </w:rPr>
              <w:t>histoplasmosis</w:t>
            </w:r>
            <w:proofErr w:type="spellEnd"/>
            <w:r w:rsidRPr="00F40657">
              <w:rPr>
                <w:lang w:val="en-US"/>
              </w:rPr>
              <w:t xml:space="preserve">(52 cases); </w:t>
            </w:r>
            <w:proofErr w:type="spellStart"/>
            <w:r w:rsidRPr="00F40657">
              <w:rPr>
                <w:lang w:val="en-US"/>
              </w:rPr>
              <w:t>Hcd</w:t>
            </w:r>
            <w:proofErr w:type="spellEnd"/>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DOI" : "10.1111/j.1365-2133.1970.tb02203.x", "ISSN" : "0007-0963", "author" : [ { "dropping-particle" : "", "family" : "LUCAS", "given" : "ADETOKUNBO O.", "non-dropping-particle" : "", "parse-names" : false, "suffix" : "" } ], "container-title" : "British Journal of Dermatology", "id" : "ITEM-1", "issue" : "5", "issued" : { "date-parts" : [ [ "1970", "5", "1" ] ] }, "page" : "435-447", "publisher" : "Blackwell Publishing Ltd", "title" : "CUTANEOUS MANIFESTATIONS OF AFRICAN HISTOPLASMOSIS ADETOKUNBO O. LUCAS", "type" : "article-journal", "volume" : "82" }, "uris" : [ "http://www.mendeley.com/documents/?uuid=c9e0463f-1de5-326b-b04e-4ef3a6e6d59c" ] } ], "mendeley" : { "formattedCitation" : "(LUCAS 1970)", "plainTextFormattedCitation" : "(LUCAS 1970)", "previouslyFormattedCitation" : "(8)" }, "properties" : { "noteIndex" : 0 }, "schema" : "https://github.com/citation-style-language/schema/raw/master/csl-citation.json" }</w:instrText>
            </w:r>
            <w:r w:rsidRPr="00F40657">
              <w:rPr>
                <w:lang w:val="en-US"/>
              </w:rPr>
              <w:fldChar w:fldCharType="separate"/>
            </w:r>
            <w:r w:rsidR="00F40657" w:rsidRPr="00F40657">
              <w:rPr>
                <w:noProof/>
                <w:lang w:val="en-US"/>
              </w:rPr>
              <w:t>(LUCAS 1970)</w:t>
            </w:r>
            <w:r w:rsidRPr="00F40657">
              <w:fldChar w:fldCharType="end"/>
            </w:r>
          </w:p>
        </w:tc>
      </w:tr>
      <w:tr w:rsidR="00F40657" w:rsidRPr="00F40657" w:rsidTr="00F40657">
        <w:tc>
          <w:tcPr>
            <w:tcW w:w="1645" w:type="dxa"/>
          </w:tcPr>
          <w:p w:rsidR="00F40657" w:rsidRPr="00F40657" w:rsidRDefault="00AE3E14" w:rsidP="00F40657">
            <w:pPr>
              <w:spacing w:after="200" w:line="276" w:lineRule="auto"/>
              <w:rPr>
                <w:lang w:val="en-US"/>
              </w:rPr>
            </w:pPr>
            <w:r>
              <w:rPr>
                <w:lang w:val="en-US"/>
              </w:rPr>
              <w:t>Ibadan</w:t>
            </w:r>
          </w:p>
        </w:tc>
        <w:tc>
          <w:tcPr>
            <w:tcW w:w="5103" w:type="dxa"/>
          </w:tcPr>
          <w:p w:rsidR="00F40657" w:rsidRPr="00F40657" w:rsidRDefault="00F40657" w:rsidP="00F40657">
            <w:pPr>
              <w:spacing w:after="200" w:line="276" w:lineRule="auto"/>
              <w:rPr>
                <w:lang w:val="en-US"/>
              </w:rPr>
            </w:pPr>
            <w:proofErr w:type="spellStart"/>
            <w:r w:rsidRPr="00F40657">
              <w:rPr>
                <w:lang w:val="en-US"/>
              </w:rPr>
              <w:t>Histoplasmosis</w:t>
            </w:r>
            <w:proofErr w:type="spellEnd"/>
            <w:r w:rsidRPr="00F40657">
              <w:rPr>
                <w:lang w:val="en-US"/>
              </w:rPr>
              <w:t xml:space="preserve">, </w:t>
            </w:r>
            <w:proofErr w:type="spellStart"/>
            <w:r w:rsidRPr="00F40657">
              <w:rPr>
                <w:lang w:val="en-US"/>
              </w:rPr>
              <w:t>jenunal</w:t>
            </w:r>
            <w:proofErr w:type="spellEnd"/>
            <w:r w:rsidRPr="00F40657">
              <w:rPr>
                <w:lang w:val="en-US"/>
              </w:rPr>
              <w:t xml:space="preserve"> lesion; </w:t>
            </w:r>
            <w:proofErr w:type="spellStart"/>
            <w:r w:rsidRPr="00F40657">
              <w:rPr>
                <w:lang w:val="en-US"/>
              </w:rPr>
              <w:t>Hcd</w:t>
            </w:r>
            <w:proofErr w:type="spellEnd"/>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ISSN" : "0022-5304", "PMID" : "660708", "abstract" : "A case of histoplasmosis of the jejunum is presented. This is apparently the first reported case of African histoplasmosis primarily affecting the jejunum. Grossly, there was stricture formation together with tubercles scattered over the surface of the bowel and adjoining mesentery. Also the mesenteric lymphnodes were enlarged. It is therefore difficult to distinguish jejunal histoplasmosis from tuberculosis, carcinoma and lymphoma of the jejunum and diagnosis can only be based on the demonstration of the characteristic yeast cells from the specimen.", "author" : [ { "dropping-particle" : "", "family" : "Adekunle", "given" : "O O", "non-dropping-particle" : "", "parse-names" : false, "suffix" : "" }, { "dropping-particle" : "", "family" : "Sudhakaran", "given" : "P", "non-dropping-particle" : "", "parse-names" : false, "suffix" : "" }, { "dropping-particle" : "", "family" : "Timeyin", "given" : "E D", "non-dropping-particle" : "", "parse-names" : false, "suffix" : "" } ], "container-title" : "The Journal of tropical medicine and hygiene", "id" : "ITEM-1", "issue" : "5", "issued" : { "date-parts" : [ [ "1978", "5" ] ] }, "page" : "88-90", "title" : "African histoplasmosis of the jejunum. Report of a case.", "type" : "article-journal", "volume" : "81" }, "uris" : [ "http://www.mendeley.com/documents/?uuid=fa731678-447f-42d5-9a33-2cfef71cd966" ] } ], "mendeley" : { "formattedCitation" : "(Adekunle et al. 1978)", "plainTextFormattedCitation" : "(Adekunle et al. 1978)", "previouslyFormattedCitation" : "(9)" }, "properties" : { "noteIndex" : 0 }, "schema" : "https://github.com/citation-style-language/schema/raw/master/csl-citation.json" }</w:instrText>
            </w:r>
            <w:r w:rsidRPr="00F40657">
              <w:rPr>
                <w:lang w:val="en-US"/>
              </w:rPr>
              <w:fldChar w:fldCharType="separate"/>
            </w:r>
            <w:r w:rsidR="00F40657" w:rsidRPr="00F40657">
              <w:rPr>
                <w:noProof/>
                <w:lang w:val="en-US"/>
              </w:rPr>
              <w:t>(Adekunle et al. 1978)</w:t>
            </w:r>
            <w:r w:rsidRPr="00F40657">
              <w:fldChar w:fldCharType="end"/>
            </w:r>
          </w:p>
        </w:tc>
      </w:tr>
      <w:tr w:rsidR="00F40657" w:rsidRPr="00F40657" w:rsidTr="00F40657">
        <w:tc>
          <w:tcPr>
            <w:tcW w:w="1645" w:type="dxa"/>
          </w:tcPr>
          <w:p w:rsidR="00F40657" w:rsidRPr="00F40657" w:rsidRDefault="00AE3E14" w:rsidP="00F40657">
            <w:pPr>
              <w:spacing w:after="200" w:line="276" w:lineRule="auto"/>
              <w:rPr>
                <w:lang w:val="en-US"/>
              </w:rPr>
            </w:pPr>
            <w:r>
              <w:rPr>
                <w:lang w:val="en-US"/>
              </w:rPr>
              <w:t>Enugu</w:t>
            </w:r>
          </w:p>
        </w:tc>
        <w:tc>
          <w:tcPr>
            <w:tcW w:w="5103" w:type="dxa"/>
          </w:tcPr>
          <w:p w:rsidR="00F40657" w:rsidRPr="00F40657" w:rsidRDefault="00F40657" w:rsidP="00F40657">
            <w:pPr>
              <w:spacing w:after="200" w:line="276" w:lineRule="auto"/>
              <w:rPr>
                <w:lang w:val="en-US"/>
              </w:rPr>
            </w:pPr>
            <w:r w:rsidRPr="00F40657">
              <w:rPr>
                <w:lang w:val="en-US"/>
              </w:rPr>
              <w:t xml:space="preserve">Histoplasmosis, bone lesions (6 Cases) in children; </w:t>
            </w:r>
            <w:proofErr w:type="spellStart"/>
            <w:r w:rsidRPr="00F40657">
              <w:rPr>
                <w:lang w:val="en-US"/>
              </w:rPr>
              <w:t>Hcd</w:t>
            </w:r>
            <w:proofErr w:type="spellEnd"/>
            <w:r w:rsidRPr="00F40657">
              <w:rPr>
                <w:lang w:val="en-US"/>
              </w:rPr>
              <w:t xml:space="preserve"> </w:t>
            </w:r>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ISSN" : "0011-9059", "PMID" : "1279071", "abstract" : "During a 3-year period, 6 cases of Africal histoplasmosis, 6 of phycomycosis and 5 of mycetoma were recognized histologically in 0.4 per cent of 4,307 surgical specimens removed from Nigerian Igbos and examined at a central laboratory. Undoubtedly, these cases are but the representatives of the mycological iceberg existing in this part of the world. Our experience suggests that collaboration between physicians, pathologists and mycologists should bring about increased international awareness of the deep mycoses.", "author" : [ { "dropping-particle" : "", "family" : "Onuigbo", "given" : "W I", "non-dropping-particle" : "", "parse-names" : false, "suffix" : "" }, { "dropping-particle" : "", "family" : "Gugnani", "given" : "H C", "non-dropping-particle" : "", "parse-names" : false, "suffix" : "" } ], "container-title" : "International journal of dermatology", "id" : "ITEM-1", "issue" : "6", "issued" : { "date-parts" : [ [ "0" ] ] }, "page" : "432-7", "title" : "Deep mycoses prevalent in the Igbos of Nigeria.", "type" : "article-journal", "volume" : "15" }, "uris" : [ "http://www.mendeley.com/documents/?uuid=f4c5c63b-8453-3150-aba1-e136997e96b1" ] } ], "mendeley" : { "formattedCitation" : "(Onuigbo &amp; Gugnani n.d.)", "plainTextFormattedCitation" : "(Onuigbo &amp; Gugnani n.d.)", "previouslyFormattedCitation" : "(10)" }, "properties" : { "noteIndex" : 0 }, "schema" : "https://github.com/citation-style-language/schema/raw/master/csl-citation.json" }</w:instrText>
            </w:r>
            <w:r w:rsidRPr="00F40657">
              <w:rPr>
                <w:lang w:val="en-US"/>
              </w:rPr>
              <w:fldChar w:fldCharType="separate"/>
            </w:r>
            <w:r w:rsidR="00F40657" w:rsidRPr="00F40657">
              <w:rPr>
                <w:noProof/>
                <w:lang w:val="en-US"/>
              </w:rPr>
              <w:t>(Onuigbo &amp; Gugnani n.d.)</w:t>
            </w:r>
            <w:r w:rsidRPr="00F40657">
              <w:fldChar w:fldCharType="end"/>
            </w:r>
          </w:p>
        </w:tc>
      </w:tr>
      <w:tr w:rsidR="00F40657" w:rsidRPr="00F40657" w:rsidTr="00F40657">
        <w:tc>
          <w:tcPr>
            <w:tcW w:w="1645" w:type="dxa"/>
          </w:tcPr>
          <w:p w:rsidR="00F40657" w:rsidRPr="00F40657" w:rsidRDefault="00AE3E14" w:rsidP="00F40657">
            <w:pPr>
              <w:spacing w:after="200" w:line="276" w:lineRule="auto"/>
              <w:rPr>
                <w:lang w:val="en-US"/>
              </w:rPr>
            </w:pPr>
            <w:r>
              <w:rPr>
                <w:lang w:val="en-US"/>
              </w:rPr>
              <w:t>Ibadan</w:t>
            </w:r>
          </w:p>
        </w:tc>
        <w:tc>
          <w:tcPr>
            <w:tcW w:w="5103" w:type="dxa"/>
          </w:tcPr>
          <w:p w:rsidR="00F40657" w:rsidRPr="00F40657" w:rsidRDefault="00F40657" w:rsidP="00F40657">
            <w:pPr>
              <w:spacing w:after="200" w:line="276" w:lineRule="auto"/>
              <w:rPr>
                <w:lang w:val="en-US"/>
              </w:rPr>
            </w:pPr>
            <w:r w:rsidRPr="00F40657">
              <w:rPr>
                <w:lang w:val="en-US"/>
              </w:rPr>
              <w:t>Histoplasmosis, vocal cord lesion</w:t>
            </w:r>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ISSN" : "0022-5304", "PMID" : "5769716", "author" : [ { "dropping-particle" : "", "family" : "Solanke", "given" : "T F", "non-dropping-particle" : "", "parse-names" : false, "suffix" : "" }, { "dropping-particle" : "", "family" : "Akinyemi", "given" : "O O", "non-dropping-particle" : "", "parse-names" : false, "suffix" : "" }, { "dropping-particle" : "", "family" : "Clark", "given" : "B M", "non-dropping-particle" : "", "parse-names" : false, "suffix" : "" } ], "container-title" : "The Journal of tropical medicine and hygiene", "id" : "ITEM-1", "issue" : "4", "issued" : { "date-parts" : [ [ "1969", "4" ] ] }, "page" : "101-4", "title" : "A case of histoplasmosis in a Nigerian.", "type" : "article-journal", "volume" : "72" }, "uris" : [ "http://www.mendeley.com/documents/?uuid=e3fa347c-a5a5-3a65-ab79-c6dfcb935b24" ] } ], "mendeley" : { "formattedCitation" : "(Solanke et al. 1969)", "plainTextFormattedCitation" : "(Solanke et al. 1969)", "previouslyFormattedCitation" : "(11)" }, "properties" : { "noteIndex" : 0 }, "schema" : "https://github.com/citation-style-language/schema/raw/master/csl-citation.json" }</w:instrText>
            </w:r>
            <w:r w:rsidRPr="00F40657">
              <w:rPr>
                <w:lang w:val="en-US"/>
              </w:rPr>
              <w:fldChar w:fldCharType="separate"/>
            </w:r>
            <w:r w:rsidR="00F40657" w:rsidRPr="00F40657">
              <w:rPr>
                <w:noProof/>
                <w:lang w:val="en-US"/>
              </w:rPr>
              <w:t>(Solanke et al. 1969)</w:t>
            </w:r>
            <w:r w:rsidRPr="00F40657">
              <w:fldChar w:fldCharType="end"/>
            </w:r>
          </w:p>
        </w:tc>
      </w:tr>
      <w:tr w:rsidR="00F40657" w:rsidRPr="00F40657" w:rsidTr="00F40657">
        <w:tc>
          <w:tcPr>
            <w:tcW w:w="1645" w:type="dxa"/>
          </w:tcPr>
          <w:p w:rsidR="00F40657" w:rsidRPr="00F40657" w:rsidRDefault="00AE3E14" w:rsidP="00F40657">
            <w:pPr>
              <w:spacing w:after="200" w:line="276" w:lineRule="auto"/>
              <w:rPr>
                <w:lang w:val="en-US"/>
              </w:rPr>
            </w:pPr>
            <w:r>
              <w:rPr>
                <w:lang w:val="en-US"/>
              </w:rPr>
              <w:t>Ibadan</w:t>
            </w:r>
            <w:r w:rsidR="00F40657" w:rsidRPr="00F40657">
              <w:rPr>
                <w:lang w:val="en-US"/>
              </w:rPr>
              <w:t xml:space="preserve"> </w:t>
            </w:r>
          </w:p>
        </w:tc>
        <w:tc>
          <w:tcPr>
            <w:tcW w:w="5103" w:type="dxa"/>
          </w:tcPr>
          <w:p w:rsidR="00F40657" w:rsidRPr="00F40657" w:rsidRDefault="00F40657" w:rsidP="00F40657">
            <w:pPr>
              <w:spacing w:after="200" w:line="276" w:lineRule="auto"/>
              <w:rPr>
                <w:lang w:val="en-US"/>
              </w:rPr>
            </w:pPr>
            <w:r w:rsidRPr="00F40657">
              <w:rPr>
                <w:lang w:val="en-US"/>
              </w:rPr>
              <w:t xml:space="preserve">Histoplasmosis, oral and bone </w:t>
            </w:r>
            <w:proofErr w:type="spellStart"/>
            <w:r w:rsidRPr="00F40657">
              <w:rPr>
                <w:lang w:val="en-US"/>
              </w:rPr>
              <w:t>lesions;Hcd</w:t>
            </w:r>
            <w:proofErr w:type="spellEnd"/>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DOI" : "10.1016/S0007-117X(70)80069-5", "ISSN" : "0007117X", "author" : [ { "dropping-particle" : "", "family" : "Akinosi", "given" : "J.O.", "non-dropping-particle" : "", "parse-names" : false, "suffix" : "" } ], "container-title" : "British Journal of Oral Surgery", "id" : "ITEM-1", "issue" : "1", "issued" : { "date-parts" : [ [ "1970", "7" ] ] }, "page" : "58-63", "title" : "African histoplasmosis presenting as a dental problem", "type" : "article-journal", "volume" : "8" }, "uris" : [ "http://www.mendeley.com/documents/?uuid=e0249112-592e-36a1-a147-be0c3647379a" ] } ], "mendeley" : { "formattedCitation" : "(Akinosi 1970)", "plainTextFormattedCitation" : "(Akinosi 1970)", "previouslyFormattedCitation" : "(12)" }, "properties" : { "noteIndex" : 0 }, "schema" : "https://github.com/citation-style-language/schema/raw/master/csl-citation.json" }</w:instrText>
            </w:r>
            <w:r w:rsidRPr="00F40657">
              <w:rPr>
                <w:lang w:val="en-US"/>
              </w:rPr>
              <w:fldChar w:fldCharType="separate"/>
            </w:r>
            <w:r w:rsidR="00F40657" w:rsidRPr="00F40657">
              <w:rPr>
                <w:noProof/>
                <w:lang w:val="en-US"/>
              </w:rPr>
              <w:t>(Akinosi 1970)</w:t>
            </w:r>
            <w:r w:rsidRPr="00F40657">
              <w:fldChar w:fldCharType="end"/>
            </w:r>
          </w:p>
        </w:tc>
      </w:tr>
      <w:tr w:rsidR="00F40657" w:rsidRPr="00F40657" w:rsidTr="00F40657">
        <w:tc>
          <w:tcPr>
            <w:tcW w:w="1645" w:type="dxa"/>
          </w:tcPr>
          <w:p w:rsidR="00F40657" w:rsidRPr="00F40657" w:rsidRDefault="00AE3E14" w:rsidP="00F40657">
            <w:pPr>
              <w:spacing w:after="200" w:line="276" w:lineRule="auto"/>
              <w:rPr>
                <w:lang w:val="en-US"/>
              </w:rPr>
            </w:pPr>
            <w:r>
              <w:rPr>
                <w:lang w:val="en-US"/>
              </w:rPr>
              <w:t>Jos</w:t>
            </w:r>
          </w:p>
        </w:tc>
        <w:tc>
          <w:tcPr>
            <w:tcW w:w="5103" w:type="dxa"/>
          </w:tcPr>
          <w:p w:rsidR="00F40657" w:rsidRPr="00F40657" w:rsidRDefault="00F40657" w:rsidP="00F40657">
            <w:pPr>
              <w:spacing w:after="200" w:line="276" w:lineRule="auto"/>
              <w:rPr>
                <w:lang w:val="en-US"/>
              </w:rPr>
            </w:pPr>
            <w:r w:rsidRPr="00F40657">
              <w:rPr>
                <w:lang w:val="en-US"/>
              </w:rPr>
              <w:t xml:space="preserve">Cutaneous </w:t>
            </w:r>
            <w:proofErr w:type="spellStart"/>
            <w:r w:rsidRPr="00F40657">
              <w:rPr>
                <w:lang w:val="en-US"/>
              </w:rPr>
              <w:t>histoplasmosis</w:t>
            </w:r>
            <w:proofErr w:type="spellEnd"/>
            <w:r w:rsidRPr="00F40657">
              <w:rPr>
                <w:lang w:val="en-US"/>
              </w:rPr>
              <w:t xml:space="preserve">; </w:t>
            </w:r>
            <w:proofErr w:type="spellStart"/>
            <w:r w:rsidRPr="00F40657">
              <w:rPr>
                <w:lang w:val="en-US"/>
              </w:rPr>
              <w:t>Hcd</w:t>
            </w:r>
            <w:proofErr w:type="spellEnd"/>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ISSN" : "0022-5304", "PMID" : "7154150", "author" : [ { "dropping-particle" : "", "family" : "Oguachuba", "given" : "H N", "non-dropping-particle" : "", "parse-names" : false, "suffix" : "" }, { "dropping-particle" : "", "family" : "Gugnani", "given" : "H C", "non-dropping-particle" : "", "parse-names" : false, "suffix" : "" } ], "container-title" : "The Journal of tropical medicine and hygiene", "id" : "ITEM-1", "issue" : "6", "issued" : { "date-parts" : [ [ "1982", "12" ] ] }, "page" : "259-63", "title" : "African histoplasmosis manifesting as a cutaneous tumour treated with econazole.", "type" : "article-journal", "volume" : "85" }, "uris" : [ "http://www.mendeley.com/documents/?uuid=81a8752e-d49c-3ef9-82ba-64422880047f" ] } ], "mendeley" : { "formattedCitation" : "(Oguachuba &amp; Gugnani 1982)", "plainTextFormattedCitation" : "(Oguachuba &amp; Gugnani 1982)", "previouslyFormattedCitation" : "(13)" }, "properties" : { "noteIndex" : 0 }, "schema" : "https://github.com/citation-style-language/schema/raw/master/csl-citation.json" }</w:instrText>
            </w:r>
            <w:r w:rsidRPr="00F40657">
              <w:rPr>
                <w:lang w:val="en-US"/>
              </w:rPr>
              <w:fldChar w:fldCharType="separate"/>
            </w:r>
            <w:r w:rsidR="00F40657" w:rsidRPr="00F40657">
              <w:rPr>
                <w:noProof/>
                <w:lang w:val="en-US"/>
              </w:rPr>
              <w:t>(Oguachuba &amp; Gugnani 1982)</w:t>
            </w:r>
            <w:r w:rsidRPr="00F40657">
              <w:fldChar w:fldCharType="end"/>
            </w:r>
          </w:p>
        </w:tc>
      </w:tr>
      <w:tr w:rsidR="00F40657" w:rsidRPr="00F40657" w:rsidTr="00F40657">
        <w:tc>
          <w:tcPr>
            <w:tcW w:w="1645" w:type="dxa"/>
          </w:tcPr>
          <w:p w:rsidR="00F40657" w:rsidRPr="00F40657" w:rsidRDefault="00AE3E14" w:rsidP="00F40657">
            <w:pPr>
              <w:spacing w:after="200" w:line="276" w:lineRule="auto"/>
              <w:rPr>
                <w:lang w:val="en-US"/>
              </w:rPr>
            </w:pPr>
            <w:proofErr w:type="spellStart"/>
            <w:r>
              <w:rPr>
                <w:lang w:val="en-US"/>
              </w:rPr>
              <w:t>Borno</w:t>
            </w:r>
            <w:proofErr w:type="spellEnd"/>
          </w:p>
        </w:tc>
        <w:tc>
          <w:tcPr>
            <w:tcW w:w="5103" w:type="dxa"/>
          </w:tcPr>
          <w:p w:rsidR="00F40657" w:rsidRPr="00F40657" w:rsidRDefault="00F40657" w:rsidP="00F40657">
            <w:pPr>
              <w:spacing w:after="200" w:line="276" w:lineRule="auto"/>
              <w:rPr>
                <w:lang w:val="en-US"/>
              </w:rPr>
            </w:pPr>
            <w:r w:rsidRPr="00F40657">
              <w:rPr>
                <w:lang w:val="en-US"/>
              </w:rPr>
              <w:t xml:space="preserve">Histoplasmosis, oral lesions </w:t>
            </w:r>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ISSN" : "0012-835X", "PMID" : "10520359", "abstract" : "A case of localised African histoplasmosis with an unusual presentation in a 56 year old Nigerian farmer is reported. The lesion presented as an ulcer clinically mimicking squamous cell carcinoma of the lower lip. An incisional biopsy and culture studies confirmed African histoplasmosis and the ulcer healed spontaneously without treatment. This case is reported to highlight the unusual location and clinical course of African histoplasmosis.", "author" : [ { "dropping-particle" : "", "family" : "Olasoji", "given" : "H O", "non-dropping-particle" : "", "parse-names" : false, "suffix" : "" }, { "dropping-particle" : "", "family" : "Pindiga", "given" : "U H", "non-dropping-particle" : "", "parse-names" : false, "suffix" : "" }, { "dropping-particle" : "", "family" : "Adeosun", "given" : "O O", "non-dropping-particle" : "", "parse-names" : false, "suffix" : "" } ], "container-title" : "East African medical journal", "id" : "ITEM-1", "issue" : "8", "issued" : { "date-parts" : [ [ "1999", "8" ] ] }, "page" : "475-6", "title" : "African oral histoplasmosis mimicking lip carcinoma: case report.", "type" : "article-journal", "volume" : "76" }, "uris" : [ "http://www.mendeley.com/documents/?uuid=291dbd89-6b18-49d2-8fdf-4c25f289c3c4" ] } ], "mendeley" : { "formattedCitation" : "(Olasoji et al. 1999)", "plainTextFormattedCitation" : "(Olasoji et al. 1999)", "previouslyFormattedCitation" : "(14)" }, "properties" : { "noteIndex" : 0 }, "schema" : "https://github.com/citation-style-language/schema/raw/master/csl-citation.json" }</w:instrText>
            </w:r>
            <w:r w:rsidRPr="00F40657">
              <w:rPr>
                <w:lang w:val="en-US"/>
              </w:rPr>
              <w:fldChar w:fldCharType="separate"/>
            </w:r>
            <w:r w:rsidR="00F40657" w:rsidRPr="00F40657">
              <w:rPr>
                <w:noProof/>
                <w:lang w:val="en-US"/>
              </w:rPr>
              <w:t>(Olasoji et al. 1999)</w:t>
            </w:r>
            <w:r w:rsidRPr="00F40657">
              <w:fldChar w:fldCharType="end"/>
            </w:r>
          </w:p>
        </w:tc>
      </w:tr>
      <w:tr w:rsidR="00F40657" w:rsidRPr="00F40657" w:rsidTr="00F40657">
        <w:tc>
          <w:tcPr>
            <w:tcW w:w="1645" w:type="dxa"/>
          </w:tcPr>
          <w:p w:rsidR="00F40657" w:rsidRPr="00F40657" w:rsidRDefault="00762B03" w:rsidP="00F40657">
            <w:pPr>
              <w:spacing w:after="200" w:line="276" w:lineRule="auto"/>
              <w:rPr>
                <w:lang w:val="en-US"/>
              </w:rPr>
            </w:pPr>
            <w:r>
              <w:rPr>
                <w:lang w:val="en-US"/>
              </w:rPr>
              <w:t>Ile I</w:t>
            </w:r>
            <w:r w:rsidR="00AE3E14">
              <w:rPr>
                <w:lang w:val="en-US"/>
              </w:rPr>
              <w:t>fe</w:t>
            </w:r>
          </w:p>
        </w:tc>
        <w:tc>
          <w:tcPr>
            <w:tcW w:w="5103" w:type="dxa"/>
          </w:tcPr>
          <w:p w:rsidR="00F40657" w:rsidRPr="00F40657" w:rsidRDefault="00F40657" w:rsidP="00F40657">
            <w:pPr>
              <w:spacing w:after="200" w:line="276" w:lineRule="auto"/>
              <w:rPr>
                <w:lang w:val="en-US"/>
              </w:rPr>
            </w:pPr>
            <w:proofErr w:type="spellStart"/>
            <w:r w:rsidRPr="00F40657">
              <w:rPr>
                <w:lang w:val="en-US"/>
              </w:rPr>
              <w:t>Histoplasmosis</w:t>
            </w:r>
            <w:proofErr w:type="spellEnd"/>
            <w:r w:rsidRPr="00F40657">
              <w:rPr>
                <w:lang w:val="en-US"/>
              </w:rPr>
              <w:t xml:space="preserve">, bone lesions; </w:t>
            </w:r>
            <w:proofErr w:type="spellStart"/>
            <w:r w:rsidRPr="00F40657">
              <w:rPr>
                <w:lang w:val="en-US"/>
              </w:rPr>
              <w:t>Hcd</w:t>
            </w:r>
            <w:proofErr w:type="spellEnd"/>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DOI" : "10.1258/004947506778604922", "ISSN" : "0049-4755", "PMID" : "17034712", "abstract" : "A 23-year-old immunocompetent woman presented with a two-month history of fungating left shoulder and left elbow swellings associated with fever, weight loss and anaemia. X-rays showed lytic destruction of the lateral third of the left clavicle and distal half of the left humerus. Histology of biopsy specimen confirmed African histoplasmosis. The lesion resolved following treatment with ketoconazole.", "author" : [ { "dropping-particle" : "", "family" : "Akinyoola", "given" : "A L", "non-dropping-particle" : "", "parse-names" : false, "suffix" : "" }, { "dropping-particle" : "", "family" : "Onayemi", "given" : "O", "non-dropping-particle" : "", "parse-names" : false, "suffix" : "" }, { "dropping-particle" : "", "family" : "Famurewa", "given" : "O C", "non-dropping-particle" : "", "parse-names" : false, "suffix" : "" } ], "container-title" : "Tropical Doctor", "id" : "ITEM-1", "issue" : "4", "issued" : { "date-parts" : [ [ "2006", "10", "25" ] ] }, "page" : "250-251", "title" : "African histoplasmosis - masquerading as a malignant bone tumour", "type" : "article-journal", "volume" : "36" }, "uris" : [ "http://www.mendeley.com/documents/?uuid=660d3577-c942-3586-96c7-3280ec642991" ] } ], "mendeley" : { "formattedCitation" : "(Akinyoola et al. 2006)", "plainTextFormattedCitation" : "(Akinyoola et al. 2006)", "previouslyFormattedCitation" : "(15)" }, "properties" : { "noteIndex" : 0 }, "schema" : "https://github.com/citation-style-language/schema/raw/master/csl-citation.json" }</w:instrText>
            </w:r>
            <w:r w:rsidRPr="00F40657">
              <w:rPr>
                <w:lang w:val="en-US"/>
              </w:rPr>
              <w:fldChar w:fldCharType="separate"/>
            </w:r>
            <w:r w:rsidR="00F40657" w:rsidRPr="00F40657">
              <w:rPr>
                <w:noProof/>
                <w:lang w:val="en-US"/>
              </w:rPr>
              <w:t>(Akinyoola et al. 2006)</w:t>
            </w:r>
            <w:r w:rsidRPr="00F40657">
              <w:fldChar w:fldCharType="end"/>
            </w:r>
          </w:p>
        </w:tc>
      </w:tr>
      <w:tr w:rsidR="00F40657" w:rsidRPr="00F40657" w:rsidTr="00F40657">
        <w:tc>
          <w:tcPr>
            <w:tcW w:w="1645" w:type="dxa"/>
          </w:tcPr>
          <w:p w:rsidR="00F40657" w:rsidRPr="00F40657" w:rsidRDefault="00AE3E14" w:rsidP="00F40657">
            <w:pPr>
              <w:spacing w:after="200" w:line="276" w:lineRule="auto"/>
              <w:rPr>
                <w:lang w:val="en-US"/>
              </w:rPr>
            </w:pPr>
            <w:r>
              <w:rPr>
                <w:lang w:val="en-US"/>
              </w:rPr>
              <w:t>Enugu</w:t>
            </w:r>
          </w:p>
        </w:tc>
        <w:tc>
          <w:tcPr>
            <w:tcW w:w="5103" w:type="dxa"/>
          </w:tcPr>
          <w:p w:rsidR="00F40657" w:rsidRPr="00F40657" w:rsidRDefault="00F40657" w:rsidP="00F40657">
            <w:pPr>
              <w:spacing w:after="200" w:line="276" w:lineRule="auto"/>
              <w:rPr>
                <w:lang w:val="en-US"/>
              </w:rPr>
            </w:pPr>
            <w:proofErr w:type="spellStart"/>
            <w:r w:rsidRPr="00F40657">
              <w:rPr>
                <w:lang w:val="en-US"/>
              </w:rPr>
              <w:t>Histoplasmosis</w:t>
            </w:r>
            <w:proofErr w:type="spellEnd"/>
            <w:r w:rsidRPr="00F40657">
              <w:rPr>
                <w:lang w:val="en-US"/>
              </w:rPr>
              <w:t xml:space="preserve"> bone lesions; </w:t>
            </w:r>
            <w:proofErr w:type="spellStart"/>
            <w:r w:rsidRPr="00F40657">
              <w:rPr>
                <w:lang w:val="en-US"/>
              </w:rPr>
              <w:t>Hcd</w:t>
            </w:r>
            <w:proofErr w:type="spellEnd"/>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ISSN" : "0933-7407", "PMID" : "9670760", "abstract" : "Bone lesions in African histoplasmosis caused by Histoplasma capsulatum var, duboisii, without other signs of the infection, are often misdiagnosed as cancer. A case of isolated osteomyelitis due to this fungus in a 30-year-old woman is described. Diagnostic and therapeutic problems of isolated bone lesions in African histoplasmosis are discussed. A high diagnostic index of African histoplasmosis is advocated in isolated bone lesions in the endemic region of this disease.", "author" : [ { "dropping-particle" : "", "family" : "Onwuasoigwe", "given" : "O", "non-dropping-particle" : "", "parse-names" : false, "suffix" : "" }, { "dropping-particle" : "", "family" : "Gugnani", "given" : "H C", "non-dropping-particle" : "", "parse-names" : false, "suffix" : "" } ], "container-title" : "Mycoses", "id" : "ITEM-1", "issue" : "3-4", "issued" : { "date-parts" : [ [ "0" ] ] }, "page" : "105-7", "title" : "African histoplasmosis: osteomyelitis of the radius.", "type" : "article-journal", "volume" : "41" }, "uris" : [ "http://www.mendeley.com/documents/?uuid=c704f3f3-eb92-376d-a65a-4983b84212a9" ] } ], "mendeley" : { "formattedCitation" : "(Onwuasoigwe &amp; Gugnani n.d.)", "plainTextFormattedCitation" : "(Onwuasoigwe &amp; Gugnani n.d.)", "previouslyFormattedCitation" : "(16)" }, "properties" : { "noteIndex" : 0 }, "schema" : "https://github.com/citation-style-language/schema/raw/master/csl-citation.json" }</w:instrText>
            </w:r>
            <w:r w:rsidRPr="00F40657">
              <w:rPr>
                <w:lang w:val="en-US"/>
              </w:rPr>
              <w:fldChar w:fldCharType="separate"/>
            </w:r>
            <w:r w:rsidR="00F40657" w:rsidRPr="00F40657">
              <w:rPr>
                <w:noProof/>
                <w:lang w:val="en-US"/>
              </w:rPr>
              <w:t>(Onwuasoigwe &amp; Gugnani n.d.)</w:t>
            </w:r>
            <w:r w:rsidRPr="00F40657">
              <w:fldChar w:fldCharType="end"/>
            </w:r>
          </w:p>
        </w:tc>
      </w:tr>
      <w:tr w:rsidR="00F40657" w:rsidRPr="00F40657" w:rsidTr="00F40657">
        <w:tc>
          <w:tcPr>
            <w:tcW w:w="1645" w:type="dxa"/>
          </w:tcPr>
          <w:p w:rsidR="00F40657" w:rsidRPr="00F40657" w:rsidRDefault="00AE3E14" w:rsidP="00F40657">
            <w:pPr>
              <w:spacing w:after="200" w:line="276" w:lineRule="auto"/>
              <w:rPr>
                <w:lang w:val="en-US"/>
              </w:rPr>
            </w:pPr>
            <w:proofErr w:type="spellStart"/>
            <w:r>
              <w:rPr>
                <w:lang w:val="en-US"/>
              </w:rPr>
              <w:t>Calabar</w:t>
            </w:r>
            <w:proofErr w:type="spellEnd"/>
            <w:r w:rsidR="00F40657" w:rsidRPr="00F40657">
              <w:rPr>
                <w:lang w:val="en-US"/>
              </w:rPr>
              <w:t xml:space="preserve"> </w:t>
            </w:r>
          </w:p>
        </w:tc>
        <w:tc>
          <w:tcPr>
            <w:tcW w:w="5103" w:type="dxa"/>
          </w:tcPr>
          <w:p w:rsidR="00F40657" w:rsidRPr="00F40657" w:rsidRDefault="00F40657" w:rsidP="00F40657">
            <w:pPr>
              <w:spacing w:after="200" w:line="276" w:lineRule="auto"/>
              <w:rPr>
                <w:lang w:val="en-US"/>
              </w:rPr>
            </w:pPr>
            <w:proofErr w:type="spellStart"/>
            <w:r w:rsidRPr="00F40657">
              <w:rPr>
                <w:lang w:val="en-US"/>
              </w:rPr>
              <w:t>Histoplasmosis</w:t>
            </w:r>
            <w:proofErr w:type="spellEnd"/>
            <w:r w:rsidRPr="00F40657">
              <w:rPr>
                <w:lang w:val="en-US"/>
              </w:rPr>
              <w:t xml:space="preserve"> colonic mass; </w:t>
            </w:r>
            <w:proofErr w:type="spellStart"/>
            <w:r w:rsidRPr="00F40657">
              <w:rPr>
                <w:lang w:val="en-US"/>
              </w:rPr>
              <w:t>Hcd</w:t>
            </w:r>
            <w:proofErr w:type="spellEnd"/>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DOI" : "10.1007/BF02554509", "ISSN" : "1530-0358", "abstract" : "A case of African histoplasmosis primarily affecting the large bowel\u2014a very unusual manifestation\u2014is reported. In the absence of classical clinical features, pathognomonic of large bowel histoplasmosis, the macroscopic appearance at surgery was confused with large-bowel cancer. The diagnosis was, therefore, retrospective and based on demonstration of large yeast cells ofHistoplasma capsulatum var.duboisii in tissue sections of the lesions.", "author" : [ { "dropping-particle" : "", "family" : "Khalil", "given" : "M", "non-dropping-particle" : "", "parse-names" : false, "suffix" : "" }, { "dropping-particle" : "", "family" : "Iwatt", "given" : "A R", "non-dropping-particle" : "", "parse-names" : false, "suffix" : "" }, { "dropping-particle" : "", "family" : "Gugnani", "given" : "H C", "non-dropping-particle" : "", "parse-names" : false, "suffix" : "" } ], "container-title" : "Diseases of the Colon &amp; Rectum", "id" : "ITEM-1", "issue" : "6", "issued" : { "date-parts" : [ [ "1989" ] ] }, "page" : "518-520", "title" : "African histoplasmosis masquerading as carcinoma of the colon", "type" : "article-journal", "volume" : "32" }, "uris" : [ "http://www.mendeley.com/documents/?uuid=b9d5864b-2e31-41a1-94f1-f4a1292b6c15" ] } ], "mendeley" : { "formattedCitation" : "(Khalil et al. 1989)", "plainTextFormattedCitation" : "(Khalil et al. 1989)", "previouslyFormattedCitation" : "(17)" }, "properties" : { "noteIndex" : 0 }, "schema" : "https://github.com/citation-style-language/schema/raw/master/csl-citation.json" }</w:instrText>
            </w:r>
            <w:r w:rsidRPr="00F40657">
              <w:rPr>
                <w:lang w:val="en-US"/>
              </w:rPr>
              <w:fldChar w:fldCharType="separate"/>
            </w:r>
            <w:r w:rsidR="00F40657" w:rsidRPr="00F40657">
              <w:rPr>
                <w:noProof/>
                <w:lang w:val="en-US"/>
              </w:rPr>
              <w:t>(Khalil et al. 1989)</w:t>
            </w:r>
            <w:r w:rsidRPr="00F40657">
              <w:fldChar w:fldCharType="end"/>
            </w:r>
          </w:p>
        </w:tc>
      </w:tr>
      <w:tr w:rsidR="00F40657" w:rsidRPr="00F40657" w:rsidTr="00F40657">
        <w:tc>
          <w:tcPr>
            <w:tcW w:w="1645" w:type="dxa"/>
          </w:tcPr>
          <w:p w:rsidR="00F40657" w:rsidRPr="00F40657" w:rsidRDefault="00AE3E14" w:rsidP="00F40657">
            <w:pPr>
              <w:spacing w:after="200" w:line="276" w:lineRule="auto"/>
              <w:rPr>
                <w:lang w:val="en-US"/>
              </w:rPr>
            </w:pPr>
            <w:proofErr w:type="spellStart"/>
            <w:r>
              <w:rPr>
                <w:lang w:val="en-US"/>
              </w:rPr>
              <w:t>Calabar</w:t>
            </w:r>
            <w:proofErr w:type="spellEnd"/>
          </w:p>
        </w:tc>
        <w:tc>
          <w:tcPr>
            <w:tcW w:w="5103" w:type="dxa"/>
          </w:tcPr>
          <w:p w:rsidR="00F40657" w:rsidRPr="00F40657" w:rsidRDefault="00F40657" w:rsidP="00F40657">
            <w:pPr>
              <w:spacing w:after="200" w:line="276" w:lineRule="auto"/>
              <w:rPr>
                <w:lang w:val="en-US"/>
              </w:rPr>
            </w:pPr>
            <w:r w:rsidRPr="00F40657">
              <w:rPr>
                <w:lang w:val="en-US"/>
              </w:rPr>
              <w:t xml:space="preserve">Cutaneous </w:t>
            </w:r>
            <w:proofErr w:type="spellStart"/>
            <w:r w:rsidRPr="00F40657">
              <w:rPr>
                <w:lang w:val="en-US"/>
              </w:rPr>
              <w:t>histoplasmosis</w:t>
            </w:r>
            <w:proofErr w:type="spellEnd"/>
            <w:r w:rsidRPr="00F40657">
              <w:rPr>
                <w:lang w:val="en-US"/>
              </w:rPr>
              <w:t xml:space="preserve"> (12 cases); </w:t>
            </w:r>
            <w:proofErr w:type="spellStart"/>
            <w:r w:rsidRPr="00F40657">
              <w:rPr>
                <w:lang w:val="en-US"/>
              </w:rPr>
              <w:t>Hcd</w:t>
            </w:r>
            <w:proofErr w:type="spellEnd"/>
            <w:r w:rsidRPr="00F40657">
              <w:rPr>
                <w:lang w:val="en-US"/>
              </w:rPr>
              <w:t xml:space="preserve"> </w:t>
            </w:r>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ISSN" : "1130-1406", "PMID" : "18473552", "abstract" : "Twenty-three cases of deep mycoses were histologically diagnosed in 6500 surgical biopsy specimens examined during a three year period (1985-1988) in the Department of Pathology, University of Calabar Teaching Hospital, Calabar, Nigeria. These included 12 cases of African histoplasmosis, four of mycetoma, four of actinomycetoma, two of paranasal aspergilloma, and one of zygomycosis due to Conidiobolus coronatus (rhinoentomophthoromycosis). Involvement of tooth gum and colon in one case each of African histoplasmosis, and of maxillary sinus in two cases of paranasal aspergilloma were unusual clinical manifestations. The need for greater awareness of deep mycoses and for provision of adequate laboratory facilities in Nigeria is emphasized.", "author" : [ { "dropping-particle" : "", "family" : "Khalil", "given" : "M", "non-dropping-particle" : "", "parse-names" : false, "suffix" : "" }, { "dropping-particle" : "", "family" : "Ekanem", "given" : "I O", "non-dropping-particle" : "", "parse-names" : false, "suffix" : "" }, { "dropping-particle" : "", "family" : "Gugnani", "given" : "H C", "non-dropping-particle" : "", "parse-names" : false, "suffix" : "" }, { "dropping-particle" : "", "family" : "Attah", "given" : "E B", "non-dropping-particle" : "", "parse-names" : false, "suffix" : "" } ], "container-title" : "Revista iberoamericana de micologia", "id" : "ITEM-1", "issue" : "4", "issued" : { "date-parts" : [ [ "1999", "12" ] ] }, "page" : "221-4", "title" : "Some deep mycoses diagnosed by histopathology in South Eastern Nigeria.", "type" : "article-journal", "volume" : "16" }, "uris" : [ "http://www.mendeley.com/documents/?uuid=fad97a67-9f46-31c4-a312-7bf0da6e0234" ] } ], "mendeley" : { "formattedCitation" : "(Khalil et al. 1999)", "plainTextFormattedCitation" : "(Khalil et al. 1999)", "previouslyFormattedCitation" : "(18)" }, "properties" : { "noteIndex" : 0 }, "schema" : "https://github.com/citation-style-language/schema/raw/master/csl-citation.json" }</w:instrText>
            </w:r>
            <w:r w:rsidRPr="00F40657">
              <w:rPr>
                <w:lang w:val="en-US"/>
              </w:rPr>
              <w:fldChar w:fldCharType="separate"/>
            </w:r>
            <w:r w:rsidR="00F40657" w:rsidRPr="00F40657">
              <w:rPr>
                <w:noProof/>
                <w:lang w:val="en-US"/>
              </w:rPr>
              <w:t>(Khalil et al. 1999)</w:t>
            </w:r>
            <w:r w:rsidRPr="00F40657">
              <w:fldChar w:fldCharType="end"/>
            </w:r>
          </w:p>
        </w:tc>
      </w:tr>
      <w:tr w:rsidR="00F40657" w:rsidRPr="00F40657" w:rsidTr="00F40657">
        <w:tc>
          <w:tcPr>
            <w:tcW w:w="1645" w:type="dxa"/>
          </w:tcPr>
          <w:p w:rsidR="00F40657" w:rsidRPr="00F40657" w:rsidRDefault="00AE3E14" w:rsidP="00F40657">
            <w:pPr>
              <w:spacing w:after="200" w:line="276" w:lineRule="auto"/>
              <w:rPr>
                <w:lang w:val="en-US"/>
              </w:rPr>
            </w:pPr>
            <w:r>
              <w:rPr>
                <w:lang w:val="en-US"/>
              </w:rPr>
              <w:t>Kaduna</w:t>
            </w:r>
          </w:p>
        </w:tc>
        <w:tc>
          <w:tcPr>
            <w:tcW w:w="5103" w:type="dxa"/>
          </w:tcPr>
          <w:p w:rsidR="00F40657" w:rsidRPr="00F40657" w:rsidRDefault="00F40657" w:rsidP="00F40657">
            <w:pPr>
              <w:spacing w:after="200" w:line="276" w:lineRule="auto"/>
              <w:rPr>
                <w:lang w:val="en-US"/>
              </w:rPr>
            </w:pPr>
            <w:r w:rsidRPr="00F40657">
              <w:rPr>
                <w:lang w:val="en-US"/>
              </w:rPr>
              <w:t xml:space="preserve">Histoplasmosis, bone lesion in </w:t>
            </w:r>
            <w:proofErr w:type="spellStart"/>
            <w:r w:rsidRPr="00F40657">
              <w:rPr>
                <w:lang w:val="en-US"/>
              </w:rPr>
              <w:t>child;Hcd</w:t>
            </w:r>
            <w:proofErr w:type="spellEnd"/>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DOI" : "10.1016/0030-4220(88)90197-1", "ISSN" : "00304220", "author" : [ { "dropping-particle" : "", "family" : "Adekeye", "given" : "E.O.", "non-dropping-particle" : "", "parse-names" : false, "suffix" : "" }, { "dropping-particle" : "", "family" : "Edwards", "given" : "M.B.", "non-dropping-particle" : "", "parse-names" : false, "suffix" : "" }, { "dropping-particle" : "", "family" : "Williams", "given" : "H.K.", "non-dropping-particle" : "", "parse-names" : false, "suffix" : "" } ], "container-title" : "Oral Surgery, Oral Medicine, Oral Pathology", "id" : "ITEM-1", "issue" : "1", "issued" : { "date-parts" : [ [ "1988", "1" ] ] }, "page" : "81-84", "title" : "Mandibular African histoplasmosis: Imitation of neoplasia or giant-cell granuloma?", "type" : "article-journal", "volume" : "65" }, "uris" : [ "http://www.mendeley.com/documents/?uuid=19776029-c19b-3af5-91f7-967bb2f212bf" ] } ], "mendeley" : { "formattedCitation" : "(Adekeye et al. 1988)", "plainTextFormattedCitation" : "(Adekeye et al. 1988)", "previouslyFormattedCitation" : "(19)" }, "properties" : { "noteIndex" : 0 }, "schema" : "https://github.com/citation-style-language/schema/raw/master/csl-citation.json" }</w:instrText>
            </w:r>
            <w:r w:rsidRPr="00F40657">
              <w:rPr>
                <w:lang w:val="en-US"/>
              </w:rPr>
              <w:fldChar w:fldCharType="separate"/>
            </w:r>
            <w:r w:rsidR="00F40657" w:rsidRPr="00F40657">
              <w:rPr>
                <w:noProof/>
                <w:lang w:val="en-US"/>
              </w:rPr>
              <w:t>(Adekeye et al. 1988)</w:t>
            </w:r>
            <w:r w:rsidRPr="00F40657">
              <w:fldChar w:fldCharType="end"/>
            </w:r>
            <w:r w:rsidR="00F40657" w:rsidRPr="00F40657">
              <w:rPr>
                <w:lang w:val="en-US"/>
              </w:rPr>
              <w:t xml:space="preserve"> </w:t>
            </w:r>
          </w:p>
        </w:tc>
      </w:tr>
      <w:tr w:rsidR="00F40657" w:rsidRPr="00F40657" w:rsidTr="00F40657">
        <w:tc>
          <w:tcPr>
            <w:tcW w:w="1645" w:type="dxa"/>
          </w:tcPr>
          <w:p w:rsidR="00F40657" w:rsidRPr="00F40657" w:rsidRDefault="00AE3E14" w:rsidP="00F40657">
            <w:pPr>
              <w:spacing w:after="200" w:line="276" w:lineRule="auto"/>
              <w:rPr>
                <w:lang w:val="en-US"/>
              </w:rPr>
            </w:pPr>
            <w:r>
              <w:rPr>
                <w:lang w:val="en-US"/>
              </w:rPr>
              <w:t>Enugu</w:t>
            </w:r>
          </w:p>
        </w:tc>
        <w:tc>
          <w:tcPr>
            <w:tcW w:w="5103" w:type="dxa"/>
          </w:tcPr>
          <w:p w:rsidR="00F40657" w:rsidRPr="00F40657" w:rsidRDefault="00F40657" w:rsidP="00F40657">
            <w:pPr>
              <w:spacing w:after="200" w:line="276" w:lineRule="auto"/>
              <w:rPr>
                <w:lang w:val="en-US"/>
              </w:rPr>
            </w:pPr>
            <w:r w:rsidRPr="00F40657">
              <w:rPr>
                <w:lang w:val="en-US"/>
              </w:rPr>
              <w:t xml:space="preserve">Cutaneous and subcutaneous </w:t>
            </w:r>
            <w:proofErr w:type="spellStart"/>
            <w:r w:rsidRPr="00F40657">
              <w:rPr>
                <w:lang w:val="en-US"/>
              </w:rPr>
              <w:t>histoplasmosis</w:t>
            </w:r>
            <w:proofErr w:type="spellEnd"/>
            <w:r w:rsidRPr="00F40657">
              <w:rPr>
                <w:lang w:val="en-US"/>
              </w:rPr>
              <w:t xml:space="preserve"> (2cases); </w:t>
            </w:r>
            <w:proofErr w:type="spellStart"/>
            <w:r w:rsidRPr="00F40657">
              <w:rPr>
                <w:lang w:val="en-US"/>
              </w:rPr>
              <w:t>Hcd</w:t>
            </w:r>
            <w:proofErr w:type="spellEnd"/>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ISSN" : "0022-5304", "PMID" : "731765", "abstract" : "Two cases of African histoplasmosis culturally proven to be caused by Histoplasma duboisii are reported from Eastern Nigeria. One case had cutaneous papules and subcutaneous nodules all over his body while the other patient had cutaneous papules, an abscess over the right scapula, enlarged cervical, axillary and inguinal lymph nodes, and possible lung involvement. None of the 35 soil samples collected from the environment of the two patients were found positive for H. duboisii. In the first case, most of the lesions cleared with Septrin given orally. The 2nd case responded very well to treatment with intravenous Amphotericin B except for persistance of swellings in the inguinal lymph nodes. The effect of intralesional injection of Amphotericin B on this residual lymph node infection is now being assessed.", "author" : [ { "dropping-particle" : "", "family" : "Egere", "given" : "J U", "non-dropping-particle" : "", "parse-names" : false, "suffix" : "" }, { "dropping-particle" : "", "family" : "Gugnani", "given" : "H C", "non-dropping-particle" : "", "parse-names" : false, "suffix" : "" }, { "dropping-particle" : "", "family" : "Okoro", "given" : "A N", "non-dropping-particle" : "", "parse-names" : false, "suffix" : "" }, { "dropping-particle" : "V", "family" : "Suseelan", "given" : "A", "non-dropping-particle" : "", "parse-names" : false, "suffix" : "" } ], "container-title" : "The Journal of tropical medicine and hygiene", "id" : "ITEM-1", "issue" : "11", "issued" : { "date-parts" : [ [ "1978", "11" ] ] }, "page" : "225-9", "title" : "African histoplasmosis in Eastern Nigeria: report of two culturally proven cases treated with septrin and amphotericin B.", "type" : "article-journal", "volume" : "81" }, "uris" : [ "http://www.mendeley.com/documents/?uuid=9d96e411-39ed-400d-9dcf-0e6f6f478cc1" ] } ], "mendeley" : { "formattedCitation" : "(Egere et al. 1978)", "plainTextFormattedCitation" : "(Egere et al. 1978)", "previouslyFormattedCitation" : "(20)" }, "properties" : { "noteIndex" : 0 }, "schema" : "https://github.com/citation-style-language/schema/raw/master/csl-citation.json" }</w:instrText>
            </w:r>
            <w:r w:rsidRPr="00F40657">
              <w:rPr>
                <w:lang w:val="en-US"/>
              </w:rPr>
              <w:fldChar w:fldCharType="separate"/>
            </w:r>
            <w:r w:rsidR="00F40657" w:rsidRPr="00F40657">
              <w:rPr>
                <w:noProof/>
                <w:lang w:val="en-US"/>
              </w:rPr>
              <w:t>(Egere et al. 1978)</w:t>
            </w:r>
            <w:r w:rsidRPr="00F40657">
              <w:fldChar w:fldCharType="end"/>
            </w:r>
            <w:r w:rsidR="00F40657" w:rsidRPr="00F40657">
              <w:rPr>
                <w:lang w:val="en-US"/>
              </w:rPr>
              <w:t xml:space="preserve"> </w:t>
            </w:r>
          </w:p>
        </w:tc>
      </w:tr>
      <w:tr w:rsidR="00F40657" w:rsidRPr="00F40657" w:rsidTr="00F40657">
        <w:tc>
          <w:tcPr>
            <w:tcW w:w="1645" w:type="dxa"/>
          </w:tcPr>
          <w:p w:rsidR="00F40657" w:rsidRPr="00F40657" w:rsidRDefault="0063132C" w:rsidP="00F40657">
            <w:pPr>
              <w:spacing w:after="200" w:line="276" w:lineRule="auto"/>
              <w:rPr>
                <w:lang w:val="en-US"/>
              </w:rPr>
            </w:pPr>
            <w:proofErr w:type="spellStart"/>
            <w:r>
              <w:rPr>
                <w:lang w:val="en-US"/>
              </w:rPr>
              <w:t>Borno</w:t>
            </w:r>
            <w:proofErr w:type="spellEnd"/>
          </w:p>
        </w:tc>
        <w:tc>
          <w:tcPr>
            <w:tcW w:w="5103" w:type="dxa"/>
          </w:tcPr>
          <w:p w:rsidR="00F40657" w:rsidRPr="00F40657" w:rsidRDefault="00F40657" w:rsidP="00F40657">
            <w:pPr>
              <w:spacing w:after="200" w:line="276" w:lineRule="auto"/>
              <w:rPr>
                <w:lang w:val="en-US"/>
              </w:rPr>
            </w:pPr>
            <w:r w:rsidRPr="00F40657">
              <w:rPr>
                <w:lang w:val="en-US"/>
              </w:rPr>
              <w:t xml:space="preserve">Cutaneous and </w:t>
            </w:r>
            <w:proofErr w:type="spellStart"/>
            <w:r w:rsidRPr="00F40657">
              <w:rPr>
                <w:lang w:val="en-US"/>
              </w:rPr>
              <w:t>osteolytic</w:t>
            </w:r>
            <w:proofErr w:type="spellEnd"/>
            <w:r w:rsidRPr="00F40657">
              <w:rPr>
                <w:lang w:val="en-US"/>
              </w:rPr>
              <w:t xml:space="preserve"> </w:t>
            </w:r>
            <w:proofErr w:type="spellStart"/>
            <w:r w:rsidRPr="00F40657">
              <w:rPr>
                <w:lang w:val="en-US"/>
              </w:rPr>
              <w:t>hisplasmosis</w:t>
            </w:r>
            <w:proofErr w:type="spellEnd"/>
            <w:r w:rsidRPr="00F40657">
              <w:rPr>
                <w:lang w:val="en-US"/>
              </w:rPr>
              <w:t xml:space="preserve"> (2 adults and 2children); </w:t>
            </w:r>
            <w:proofErr w:type="spellStart"/>
            <w:r w:rsidRPr="00F40657">
              <w:rPr>
                <w:lang w:val="en-US"/>
              </w:rPr>
              <w:t>Hcd</w:t>
            </w:r>
            <w:proofErr w:type="spellEnd"/>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DOI" : "10.1111/j.1439-0507.1998.tb00341.x", "ISSN" : "09337407", "author" : [ { "dropping-particle" : "", "family" : "Khalil", "given" : "M. A.", "non-dropping-particle" : "", "parse-names" : false, "suffix" : "" }, { "dropping-particle" : "", "family" : "Hassan", "given" : "A. W.", "non-dropping-particle" : "", "parse-names" : false, "suffix" : "" }, { "dropping-particle" : "", "family" : "Gugnani", "given" : "H. C.", "non-dropping-particle" : "", "parse-names" : false, "suffix" : "" } ], "container-title" : "Mycoses", "id" : "ITEM-1", "issue" : "7-8", "issued" : { "date-parts" : [ [ "1998", "9" ] ] }, "page" : "293-295", "title" : "African histoplasmosis: report of four cases from northeastern Nigeria", "type" : "article-journal", "volume" : "41" }, "uris" : [ "http://www.mendeley.com/documents/?uuid=3328bd8f-6223-4f66-8ea9-0f7debe30cdc" ] } ], "mendeley" : { "formattedCitation" : "(Khalil et al. 1998)", "plainTextFormattedCitation" : "(Khalil et al. 1998)", "previouslyFormattedCitation" : "(21)" }, "properties" : { "noteIndex" : 0 }, "schema" : "https://github.com/citation-style-language/schema/raw/master/csl-citation.json" }</w:instrText>
            </w:r>
            <w:r w:rsidRPr="00F40657">
              <w:rPr>
                <w:lang w:val="en-US"/>
              </w:rPr>
              <w:fldChar w:fldCharType="separate"/>
            </w:r>
            <w:r w:rsidR="00F40657" w:rsidRPr="00F40657">
              <w:rPr>
                <w:noProof/>
                <w:lang w:val="en-US"/>
              </w:rPr>
              <w:t>(Khalil et al. 1998)</w:t>
            </w:r>
            <w:r w:rsidRPr="00F40657">
              <w:fldChar w:fldCharType="end"/>
            </w:r>
          </w:p>
        </w:tc>
      </w:tr>
      <w:tr w:rsidR="00F40657" w:rsidRPr="00F40657" w:rsidTr="00F40657">
        <w:tc>
          <w:tcPr>
            <w:tcW w:w="1645" w:type="dxa"/>
          </w:tcPr>
          <w:p w:rsidR="00F40657" w:rsidRPr="00F40657" w:rsidRDefault="00AE3E14" w:rsidP="00F40657">
            <w:pPr>
              <w:spacing w:after="200" w:line="276" w:lineRule="auto"/>
              <w:rPr>
                <w:lang w:val="en-US"/>
              </w:rPr>
            </w:pPr>
            <w:r>
              <w:rPr>
                <w:lang w:val="en-US"/>
              </w:rPr>
              <w:t>Ibadan</w:t>
            </w:r>
          </w:p>
        </w:tc>
        <w:tc>
          <w:tcPr>
            <w:tcW w:w="5103" w:type="dxa"/>
          </w:tcPr>
          <w:p w:rsidR="00F40657" w:rsidRPr="00F40657" w:rsidRDefault="00F40657" w:rsidP="00F40657">
            <w:pPr>
              <w:spacing w:after="200" w:line="276" w:lineRule="auto"/>
              <w:rPr>
                <w:lang w:val="en-US"/>
              </w:rPr>
            </w:pPr>
            <w:r w:rsidRPr="00F40657">
              <w:rPr>
                <w:lang w:val="en-US"/>
              </w:rPr>
              <w:t xml:space="preserve">Subcutaneous </w:t>
            </w:r>
            <w:proofErr w:type="spellStart"/>
            <w:r w:rsidRPr="00F40657">
              <w:rPr>
                <w:lang w:val="en-US"/>
              </w:rPr>
              <w:t>histoplasmosis</w:t>
            </w:r>
            <w:proofErr w:type="spellEnd"/>
            <w:r w:rsidRPr="00F40657">
              <w:rPr>
                <w:lang w:val="en-US"/>
              </w:rPr>
              <w:t xml:space="preserve"> (3cases); </w:t>
            </w:r>
            <w:proofErr w:type="spellStart"/>
            <w:r w:rsidRPr="00F40657">
              <w:rPr>
                <w:lang w:val="en-US"/>
              </w:rPr>
              <w:t>Hcd</w:t>
            </w:r>
            <w:proofErr w:type="spellEnd"/>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ISSN" : "0363-0153", "PMID" : "5165016", "author" : [ { "dropping-particle" : "", "family" : "Williams", "given" : "A O", "non-dropping-particle" : "", "parse-names" : false, "suffix" : "" }, { "dropping-particle" : "", "family" : "Lawson", "given" : "E A", "non-dropping-particle" : "", "parse-names" : false, "suffix" : "" }, { "dropping-particle" : "", "family" : "Lucas", "given" : "A O", "non-dropping-particle" : "", "parse-names" : false, "suffix" : "" } ], "container-title" : "Archives of pathology", "id" : "ITEM-1", "issue" : "5", "issued" : { "date-parts" : [ [ "1971", "11" ] ] }, "page" : "306-18", "title" : "African histoplasmosis due to Histoplasma duboisii.", "type" : "article-journal", "volume" : "92" }, "uris" : [ "http://www.mendeley.com/documents/?uuid=e3fd418d-2117-4b8c-9fbb-4cd585bbfb30" ] } ], "mendeley" : { "formattedCitation" : "(Williams et al. 1971)", "plainTextFormattedCitation" : "(Williams et al. 1971)", "previouslyFormattedCitation" : "(22)" }, "properties" : { "noteIndex" : 0 }, "schema" : "https://github.com/citation-style-language/schema/raw/master/csl-citation.json" }</w:instrText>
            </w:r>
            <w:r w:rsidRPr="00F40657">
              <w:rPr>
                <w:lang w:val="en-US"/>
              </w:rPr>
              <w:fldChar w:fldCharType="separate"/>
            </w:r>
            <w:r w:rsidR="00F40657" w:rsidRPr="00F40657">
              <w:rPr>
                <w:noProof/>
                <w:lang w:val="en-US"/>
              </w:rPr>
              <w:t>(Williams et al. 1971)</w:t>
            </w:r>
            <w:r w:rsidRPr="00F40657">
              <w:fldChar w:fldCharType="end"/>
            </w:r>
          </w:p>
        </w:tc>
      </w:tr>
      <w:tr w:rsidR="00F40657" w:rsidRPr="00F40657" w:rsidTr="00F40657">
        <w:tc>
          <w:tcPr>
            <w:tcW w:w="1645" w:type="dxa"/>
          </w:tcPr>
          <w:p w:rsidR="00F40657" w:rsidRPr="00F40657" w:rsidRDefault="00AE3E14" w:rsidP="00F40657">
            <w:pPr>
              <w:spacing w:after="200" w:line="276" w:lineRule="auto"/>
              <w:rPr>
                <w:lang w:val="en-US"/>
              </w:rPr>
            </w:pPr>
            <w:r>
              <w:rPr>
                <w:lang w:val="en-US"/>
              </w:rPr>
              <w:lastRenderedPageBreak/>
              <w:t>Kaduna</w:t>
            </w:r>
          </w:p>
        </w:tc>
        <w:tc>
          <w:tcPr>
            <w:tcW w:w="5103" w:type="dxa"/>
          </w:tcPr>
          <w:p w:rsidR="00F40657" w:rsidRPr="00F40657" w:rsidRDefault="00F40657" w:rsidP="00F40657">
            <w:pPr>
              <w:spacing w:after="200" w:line="276" w:lineRule="auto"/>
              <w:rPr>
                <w:lang w:val="en-US"/>
              </w:rPr>
            </w:pPr>
            <w:proofErr w:type="spellStart"/>
            <w:r w:rsidRPr="00F40657">
              <w:rPr>
                <w:lang w:val="en-US"/>
              </w:rPr>
              <w:t>Histoplasmo</w:t>
            </w:r>
            <w:r w:rsidR="002E0446">
              <w:rPr>
                <w:lang w:val="en-US"/>
              </w:rPr>
              <w:t>sis</w:t>
            </w:r>
            <w:proofErr w:type="spellEnd"/>
            <w:r w:rsidRPr="00F40657">
              <w:rPr>
                <w:lang w:val="en-US"/>
              </w:rPr>
              <w:t xml:space="preserve">, oral lesion in a child; </w:t>
            </w:r>
            <w:proofErr w:type="spellStart"/>
            <w:r w:rsidRPr="00F40657">
              <w:rPr>
                <w:lang w:val="en-US"/>
              </w:rPr>
              <w:t>Hcd</w:t>
            </w:r>
            <w:proofErr w:type="spellEnd"/>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DOI" : "10.1016/0030-4220(78)90406-1", "ISSN" : "00304220", "author" : [ { "dropping-particle" : "", "family" : "Mace", "given" : "M.C.", "non-dropping-particle" : "", "parse-names" : false, "suffix" : "" } ], "container-title" : "Oral Surgery, Oral Medicine, Oral Pathology", "id" : "ITEM-1", "issue" : "3", "issued" : { "date-parts" : [ [ "1978", "9" ] ] }, "page" : "407-412", "title" : "Oral African histoplasmosis resembling Burkitt's lymphoma", "type" : "article-journal", "volume" : "46" }, "uris" : [ "http://www.mendeley.com/documents/?uuid=42613e75-2ac6-40cf-8937-dc0b17e9dc85" ] } ], "mendeley" : { "formattedCitation" : "(Mace 1978)", "plainTextFormattedCitation" : "(Mace 1978)", "previouslyFormattedCitation" : "(23)" }, "properties" : { "noteIndex" : 0 }, "schema" : "https://github.com/citation-style-language/schema/raw/master/csl-citation.json" }</w:instrText>
            </w:r>
            <w:r w:rsidRPr="00F40657">
              <w:rPr>
                <w:lang w:val="en-US"/>
              </w:rPr>
              <w:fldChar w:fldCharType="separate"/>
            </w:r>
            <w:r w:rsidR="00F40657" w:rsidRPr="00F40657">
              <w:rPr>
                <w:noProof/>
                <w:lang w:val="en-US"/>
              </w:rPr>
              <w:t>(Mace 1978)</w:t>
            </w:r>
            <w:r w:rsidRPr="00F40657">
              <w:fldChar w:fldCharType="end"/>
            </w:r>
          </w:p>
        </w:tc>
      </w:tr>
      <w:tr w:rsidR="00F40657" w:rsidRPr="00F40657" w:rsidTr="00F40657">
        <w:tc>
          <w:tcPr>
            <w:tcW w:w="1645" w:type="dxa"/>
          </w:tcPr>
          <w:p w:rsidR="00F40657" w:rsidRPr="00F40657" w:rsidRDefault="002E0446" w:rsidP="00F40657">
            <w:pPr>
              <w:spacing w:after="200" w:line="276" w:lineRule="auto"/>
              <w:rPr>
                <w:lang w:val="en-US"/>
              </w:rPr>
            </w:pPr>
            <w:r>
              <w:rPr>
                <w:lang w:val="en-US"/>
              </w:rPr>
              <w:t>Ile I</w:t>
            </w:r>
            <w:r w:rsidR="00AE3E14">
              <w:rPr>
                <w:lang w:val="en-US"/>
              </w:rPr>
              <w:t>fe</w:t>
            </w:r>
          </w:p>
        </w:tc>
        <w:tc>
          <w:tcPr>
            <w:tcW w:w="5103" w:type="dxa"/>
          </w:tcPr>
          <w:p w:rsidR="00F40657" w:rsidRPr="00F40657" w:rsidRDefault="00F40657" w:rsidP="00F40657">
            <w:pPr>
              <w:spacing w:after="200" w:line="276" w:lineRule="auto"/>
              <w:rPr>
                <w:lang w:val="en-US"/>
              </w:rPr>
            </w:pPr>
            <w:r w:rsidRPr="00F40657">
              <w:rPr>
                <w:lang w:val="en-US"/>
              </w:rPr>
              <w:t xml:space="preserve">Cutaneous and </w:t>
            </w:r>
            <w:proofErr w:type="spellStart"/>
            <w:r w:rsidR="002E0446">
              <w:rPr>
                <w:lang w:val="en-US"/>
              </w:rPr>
              <w:t>osteolytic</w:t>
            </w:r>
            <w:proofErr w:type="spellEnd"/>
            <w:r w:rsidR="002E0446">
              <w:rPr>
                <w:lang w:val="en-US"/>
              </w:rPr>
              <w:t xml:space="preserve">  </w:t>
            </w:r>
            <w:proofErr w:type="spellStart"/>
            <w:r w:rsidR="002E0446">
              <w:rPr>
                <w:lang w:val="en-US"/>
              </w:rPr>
              <w:t>histoplasmosis</w:t>
            </w:r>
            <w:proofErr w:type="spellEnd"/>
            <w:r w:rsidR="002E0446">
              <w:rPr>
                <w:lang w:val="en-US"/>
              </w:rPr>
              <w:t xml:space="preserve"> in a</w:t>
            </w:r>
            <w:r w:rsidRPr="00F40657">
              <w:rPr>
                <w:lang w:val="en-US"/>
              </w:rPr>
              <w:t xml:space="preserve"> child: </w:t>
            </w:r>
            <w:proofErr w:type="spellStart"/>
            <w:r w:rsidRPr="00F40657">
              <w:rPr>
                <w:lang w:val="en-US"/>
              </w:rPr>
              <w:t>Hcd</w:t>
            </w:r>
            <w:proofErr w:type="spellEnd"/>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DOI" : "10.1080/02724936.1982.11748248", "ISSN" : "0272-4936", "author" : [ { "dropping-particle" : "", "family" : "Shoroye", "given" : "Adeyinka", "non-dropping-particle" : "", "parse-names" : false, "suffix" : "" }, { "dropping-particle" : "", "family" : "Oyedeji", "given" : "Gabriel Ademola", "non-dropping-particle" : "", "parse-names" : false, "suffix" : "" } ], "container-title" : "Annals of Tropical Paediatrics", "id" : "ITEM-1", "issue" : "3", "issued" : { "date-parts" : [ [ "1982", "9", "13" ] ] }, "page" : "147-149", "title" : "African histoplasmosis presenting as a facial tumour in a child", "type" : "article-journal", "volume" : "2" }, "uris" : [ "http://www.mendeley.com/documents/?uuid=e81c84e9-7c34-4897-ae60-31aea8bb60c7" ] } ], "mendeley" : { "formattedCitation" : "(Shoroye &amp; Oyedeji 1982)", "plainTextFormattedCitation" : "(Shoroye &amp; Oyedeji 1982)", "previouslyFormattedCitation" : "(24)" }, "properties" : { "noteIndex" : 0 }, "schema" : "https://github.com/citation-style-language/schema/raw/master/csl-citation.json" }</w:instrText>
            </w:r>
            <w:r w:rsidRPr="00F40657">
              <w:rPr>
                <w:lang w:val="en-US"/>
              </w:rPr>
              <w:fldChar w:fldCharType="separate"/>
            </w:r>
            <w:r w:rsidR="00F40657" w:rsidRPr="00F40657">
              <w:rPr>
                <w:noProof/>
                <w:lang w:val="en-US"/>
              </w:rPr>
              <w:t>(Shoroye &amp; Oyedeji 1982)</w:t>
            </w:r>
            <w:r w:rsidRPr="00F40657">
              <w:fldChar w:fldCharType="end"/>
            </w:r>
          </w:p>
        </w:tc>
      </w:tr>
      <w:tr w:rsidR="00F40657" w:rsidRPr="00F40657" w:rsidTr="00F40657">
        <w:tc>
          <w:tcPr>
            <w:tcW w:w="1645" w:type="dxa"/>
          </w:tcPr>
          <w:p w:rsidR="00F40657" w:rsidRPr="00F40657" w:rsidRDefault="0063132C" w:rsidP="00F40657">
            <w:pPr>
              <w:spacing w:after="200" w:line="276" w:lineRule="auto"/>
              <w:rPr>
                <w:lang w:val="en-US"/>
              </w:rPr>
            </w:pPr>
            <w:r>
              <w:rPr>
                <w:lang w:val="en-US"/>
              </w:rPr>
              <w:t>Kano</w:t>
            </w:r>
          </w:p>
        </w:tc>
        <w:tc>
          <w:tcPr>
            <w:tcW w:w="5103" w:type="dxa"/>
          </w:tcPr>
          <w:p w:rsidR="00F40657" w:rsidRPr="00F40657" w:rsidRDefault="00F40657" w:rsidP="00F40657">
            <w:pPr>
              <w:spacing w:after="200" w:line="276" w:lineRule="auto"/>
              <w:rPr>
                <w:lang w:val="en-US"/>
              </w:rPr>
            </w:pPr>
            <w:r w:rsidRPr="00F40657">
              <w:rPr>
                <w:lang w:val="en-US"/>
              </w:rPr>
              <w:t xml:space="preserve">Cutaneous and </w:t>
            </w:r>
            <w:proofErr w:type="spellStart"/>
            <w:r w:rsidRPr="00F40657">
              <w:rPr>
                <w:lang w:val="en-US"/>
              </w:rPr>
              <w:t>osteolytic</w:t>
            </w:r>
            <w:proofErr w:type="spellEnd"/>
            <w:r w:rsidRPr="00F40657">
              <w:rPr>
                <w:lang w:val="en-US"/>
              </w:rPr>
              <w:t xml:space="preserve"> </w:t>
            </w:r>
            <w:proofErr w:type="spellStart"/>
            <w:r w:rsidRPr="00F40657">
              <w:rPr>
                <w:lang w:val="en-US"/>
              </w:rPr>
              <w:t>hisplasmosis</w:t>
            </w:r>
            <w:proofErr w:type="spellEnd"/>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DOI" : "10.4103/1119-3077.97336", "ISSN" : "1119-3077", "PMID" : "22718181", "abstract" : "An immunocompetent patient presenting with disseminated histoplasmosis and superior vena cava obstruction. Features at presentation were in keeping with tuberculosis. Histology of bronchoalveolar lavage specimen clinches the diagnosis of histoplasmosis.", "author" : [ { "dropping-particle" : "", "family" : "Uloko", "given" : "AE", "non-dropping-particle" : "", "parse-names" : false, "suffix" : "" }, { "dropping-particle" : "", "family" : "Maiyaki", "given" : "M", "non-dropping-particle" : "", "parse-names" : false, "suffix" : "" }, { "dropping-particle" : "", "family" : "Nagoda", "given" : "M", "non-dropping-particle" : "", "parse-names" : false, "suffix" : "" }, { "dropping-particle" : "", "family" : "Babashani", "given" : "M", "non-dropping-particle" : "", "parse-names" : false, "suffix" : "" } ], "container-title" : "Nigerian Journal of Clinical Practice", "id" : "ITEM-1", "issue" : "2", "issued" : { "date-parts" : [ [ "2012" ] ] }, "page" : "235", "title" : "Histoplasmosis: An elusive re-emerging chest infection", "type" : "article-journal", "volume" : "15" }, "uris" : [ "http://www.mendeley.com/documents/?uuid=c9af7621-00f0-3443-8e35-686bac458fa8" ] } ], "mendeley" : { "formattedCitation" : "(Uloko et al. 2012)", "plainTextFormattedCitation" : "(Uloko et al. 2012)", "previouslyFormattedCitation" : "(25)" }, "properties" : { "noteIndex" : 0 }, "schema" : "https://github.com/citation-style-language/schema/raw/master/csl-citation.json" }</w:instrText>
            </w:r>
            <w:r w:rsidRPr="00F40657">
              <w:rPr>
                <w:lang w:val="en-US"/>
              </w:rPr>
              <w:fldChar w:fldCharType="separate"/>
            </w:r>
            <w:r w:rsidR="00F40657" w:rsidRPr="00F40657">
              <w:rPr>
                <w:noProof/>
                <w:lang w:val="en-US"/>
              </w:rPr>
              <w:t>(Uloko et al. 2012)</w:t>
            </w:r>
            <w:r w:rsidRPr="00F40657">
              <w:fldChar w:fldCharType="end"/>
            </w:r>
          </w:p>
        </w:tc>
      </w:tr>
      <w:tr w:rsidR="00F40657" w:rsidRPr="00F40657" w:rsidTr="00F40657">
        <w:tc>
          <w:tcPr>
            <w:tcW w:w="1645" w:type="dxa"/>
          </w:tcPr>
          <w:p w:rsidR="00F40657" w:rsidRPr="00F40657" w:rsidRDefault="0063132C" w:rsidP="00F40657">
            <w:pPr>
              <w:spacing w:after="200" w:line="276" w:lineRule="auto"/>
              <w:rPr>
                <w:lang w:val="en-US"/>
              </w:rPr>
            </w:pPr>
            <w:r>
              <w:rPr>
                <w:lang w:val="en-US"/>
              </w:rPr>
              <w:t>Ibadan</w:t>
            </w:r>
          </w:p>
        </w:tc>
        <w:tc>
          <w:tcPr>
            <w:tcW w:w="5103" w:type="dxa"/>
          </w:tcPr>
          <w:p w:rsidR="00F40657" w:rsidRPr="00F40657" w:rsidRDefault="00F40657" w:rsidP="00F40657">
            <w:pPr>
              <w:spacing w:after="200" w:line="276" w:lineRule="auto"/>
              <w:rPr>
                <w:lang w:val="en-US"/>
              </w:rPr>
            </w:pPr>
            <w:r w:rsidRPr="00F40657">
              <w:rPr>
                <w:lang w:val="en-US"/>
              </w:rPr>
              <w:t>Disseminated histoplasmosis in 2 children</w:t>
            </w:r>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ISSN" : "0022-5304", "PMID" : "1223326", "abstract" : "Two cases of disseminated histoplasmosis caused by H. capsulatum in Nigerian children are reported. This is a rare infection in this part of the world. The main clinical features were fever, weight loss, lassitude, lymphadenopathy, hepatosplenomegaly and severe anaemia, features indistinguishable from those of tuberculosis, Hodgkins and other reticuloses. Recognition of this infection in this environment is possible if it is considered in the differential diagnosis of pyrexia of undetermined origin and appropriate laboratory tests carried out on suitable specimens such as bone marrow, splenic aspirate or biopsy material. Treatment of choice is amphotericin B given intravenously, starting with 0-25 mg/kg. and increasing slowly to 1 mg/kg. Other useful drugs are Septrin and rifampicin which can be given concurrently. Subcutaneous abscesses and multiple bone lesions occurred in both our cases presumably as a result of blood stream infection, or embolisation from endocarditis.", "author" : [ { "dropping-particle" : "", "family" : "Seriki", "given" : "O", "non-dropping-particle" : "", "parse-names" : false, "suffix" : "" }, { "dropping-particle" : "", "family" : "Aderele", "given" : "W I", "non-dropping-particle" : "", "parse-names" : false, "suffix" : "" }, { "dropping-particle" : "", "family" : "Johnson", "given" : "A", "non-dropping-particle" : "", "parse-names" : false, "suffix" : "" }, { "dropping-particle" : "", "family" : "Smith", "given" : "J A", "non-dropping-particle" : "", "parse-names" : false, "suffix" : "" } ], "container-title" : "The Journal of tropical medicine and hygiene", "id" : "ITEM-1", "issue" : "12", "issued" : { "date-parts" : [ [ "1975", "12" ] ] }, "page" : "248-55", "title" : "Disseminated histoplasmosis due to histoplasma capsulatum in two Nigerian children.", "type" : "article-journal", "volume" : "78" }, "uris" : [ "http://www.mendeley.com/documents/?uuid=dd19f54b-06d9-3ff6-8793-1382fddb14dd" ] } ], "mendeley" : { "formattedCitation" : "(Seriki et al. 1975)", "plainTextFormattedCitation" : "(Seriki et al. 1975)", "previouslyFormattedCitation" : "(26)" }, "properties" : { "noteIndex" : 0 }, "schema" : "https://github.com/citation-style-language/schema/raw/master/csl-citation.json" }</w:instrText>
            </w:r>
            <w:r w:rsidRPr="00F40657">
              <w:rPr>
                <w:lang w:val="en-US"/>
              </w:rPr>
              <w:fldChar w:fldCharType="separate"/>
            </w:r>
            <w:r w:rsidR="00F40657" w:rsidRPr="00F40657">
              <w:rPr>
                <w:noProof/>
                <w:lang w:val="en-US"/>
              </w:rPr>
              <w:t>(Seriki et al. 1975)</w:t>
            </w:r>
            <w:r w:rsidRPr="00F40657">
              <w:fldChar w:fldCharType="end"/>
            </w:r>
          </w:p>
        </w:tc>
      </w:tr>
      <w:tr w:rsidR="00F40657" w:rsidRPr="00F40657" w:rsidTr="00F40657">
        <w:tc>
          <w:tcPr>
            <w:tcW w:w="1645" w:type="dxa"/>
          </w:tcPr>
          <w:p w:rsidR="00F40657" w:rsidRPr="00F40657" w:rsidRDefault="0063132C" w:rsidP="00F40657">
            <w:pPr>
              <w:spacing w:after="200" w:line="276" w:lineRule="auto"/>
              <w:rPr>
                <w:lang w:val="en-US"/>
              </w:rPr>
            </w:pPr>
            <w:r>
              <w:rPr>
                <w:lang w:val="en-US"/>
              </w:rPr>
              <w:t>Kaduna</w:t>
            </w:r>
          </w:p>
        </w:tc>
        <w:tc>
          <w:tcPr>
            <w:tcW w:w="5103" w:type="dxa"/>
          </w:tcPr>
          <w:p w:rsidR="00F40657" w:rsidRPr="00F40657" w:rsidRDefault="00F40657" w:rsidP="00F40657">
            <w:pPr>
              <w:spacing w:after="200" w:line="276" w:lineRule="auto"/>
              <w:rPr>
                <w:lang w:val="en-US"/>
              </w:rPr>
            </w:pPr>
            <w:proofErr w:type="spellStart"/>
            <w:r w:rsidRPr="00F40657">
              <w:rPr>
                <w:lang w:val="en-US"/>
              </w:rPr>
              <w:t>Histoplasmosis</w:t>
            </w:r>
            <w:proofErr w:type="spellEnd"/>
            <w:r w:rsidRPr="00F40657">
              <w:rPr>
                <w:lang w:val="en-US"/>
              </w:rPr>
              <w:t xml:space="preserve"> bone lesion; </w:t>
            </w:r>
            <w:proofErr w:type="spellStart"/>
            <w:r w:rsidRPr="00F40657">
              <w:rPr>
                <w:lang w:val="en-US"/>
              </w:rPr>
              <w:t>Hcd</w:t>
            </w:r>
            <w:proofErr w:type="spellEnd"/>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DOI" : "10.1016/S1010-5182(05)80330-0", "ISSN" : "10105182", "author" : [ { "dropping-particle" : "", "family" : "Asamoa", "given" : "Eric A.", "non-dropping-particle" : "", "parse-names" : false, "suffix" : "" }, { "dropping-particle" : "", "family" : "Ayanlere", "given" : "Amos O.", "non-dropping-particle" : "", "parse-names" : false, "suffix" : "" }, { "dropping-particle" : "", "family" : "Olaitan", "given" : "Ademola A.", "non-dropping-particle" : "", "parse-names" : false, "suffix" : "" }, { "dropping-particle" : "", "family" : "Adekeye", "given" : "Emmanuel O.", "non-dropping-particle" : "", "parse-names" : false, "suffix" : "" } ], "container-title" : "Journal of Cranio-Maxillofacial Surgery", "id" : "ITEM-1", "issue" : "3", "issued" : { "date-parts" : [ [ "1990", "4" ] ] }, "page" : "130-135", "title" : "Paediatric tumours of the jaws in northern Nigeria", "type" : "article-journal", "volume" : "18" }, "uris" : [ "http://www.mendeley.com/documents/?uuid=717fc051-eba0-3105-9ea0-5c66c6690da7" ] } ], "mendeley" : { "formattedCitation" : "(Asamoa et al. 1990)", "plainTextFormattedCitation" : "(Asamoa et al. 1990)", "previouslyFormattedCitation" : "(27)" }, "properties" : { "noteIndex" : 0 }, "schema" : "https://github.com/citation-style-language/schema/raw/master/csl-citation.json" }</w:instrText>
            </w:r>
            <w:r w:rsidRPr="00F40657">
              <w:rPr>
                <w:lang w:val="en-US"/>
              </w:rPr>
              <w:fldChar w:fldCharType="separate"/>
            </w:r>
            <w:r w:rsidR="00F40657" w:rsidRPr="00F40657">
              <w:rPr>
                <w:noProof/>
                <w:lang w:val="en-US"/>
              </w:rPr>
              <w:t>(Asamoa et al. 1990)</w:t>
            </w:r>
            <w:r w:rsidRPr="00F40657">
              <w:fldChar w:fldCharType="end"/>
            </w:r>
            <w:r w:rsidR="00F40657" w:rsidRPr="00F40657">
              <w:rPr>
                <w:lang w:val="en-US"/>
              </w:rPr>
              <w:t xml:space="preserve"> </w:t>
            </w:r>
          </w:p>
        </w:tc>
      </w:tr>
      <w:tr w:rsidR="00F40657" w:rsidRPr="00F40657" w:rsidTr="00F40657">
        <w:tc>
          <w:tcPr>
            <w:tcW w:w="1645" w:type="dxa"/>
          </w:tcPr>
          <w:p w:rsidR="00F40657" w:rsidRPr="00F40657" w:rsidRDefault="0063132C" w:rsidP="00F40657">
            <w:pPr>
              <w:spacing w:after="200" w:line="276" w:lineRule="auto"/>
              <w:rPr>
                <w:lang w:val="en-US"/>
              </w:rPr>
            </w:pPr>
            <w:r>
              <w:rPr>
                <w:lang w:val="en-US"/>
              </w:rPr>
              <w:t>Kaduna</w:t>
            </w:r>
          </w:p>
        </w:tc>
        <w:tc>
          <w:tcPr>
            <w:tcW w:w="5103" w:type="dxa"/>
          </w:tcPr>
          <w:p w:rsidR="00F40657" w:rsidRPr="00F40657" w:rsidRDefault="00F40657" w:rsidP="00F40657">
            <w:pPr>
              <w:spacing w:after="200" w:line="276" w:lineRule="auto"/>
              <w:rPr>
                <w:lang w:val="en-US"/>
              </w:rPr>
            </w:pPr>
            <w:r w:rsidRPr="00F40657">
              <w:rPr>
                <w:lang w:val="en-US"/>
              </w:rPr>
              <w:t>Cutaneous histoplasmosis (10 cases)</w:t>
            </w:r>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DOI" : "10.4103/0019-5154.82481", "ISSN" : "1998-3611", "PMID" : "21772588", "abstract" : "BACKGROUND Cutaneous manifestations of deep mycotic infection are fraught with delayed or misdiagnosis from mainly cutaneous neoplastic lesions. AIM This study is designed to present our experience of these mycoses in a pathology laboratory in the tropics. MATERIALS AND METHODS A clinicopathologic analysis of deep mycotic infections was conducted over a 15 years period Formalin fixed and paraffin wax processed biopsies were stained with hematoxylin and eosin, periodic acid Schiff (PAS), and Grocott's methenamine silver (GMS) for the identification of fungus specie. Patients' bio-data and clinical information were obtained from records. RESULTS Twenty males and seven females presented with 6 months to 6 years histories of varying symptoms of slow growing facial swellings, nodules, subcutaneous frontal skull swelling, proptosis, nasal blockage, epistaxis, discharging leg sinuses, flank mass, convulsion and pain. Of the 27 patients, four gave antecedent history of trauma, two had recurrent lesions which necessitated maxilectomy, two presented with convulsion without motor dysfunction while one had associated erosion of the small bones of the foot. None of the patients had debilitating illnesses such as diabetes mellitus, tuberculosis, and HIV infection. Tissue histology revealed histoplasmosis (10), mycetoma (9), subcutaneous phycomycosis (6), and phaeohyphomycosis (2). CONCLUSION Deep mycoses may present primarily as cutaneous lesions in immunocompetent persons and often elicit distinct histologic inflammatory response characterized by granuloma formation. Diagnosis in resource constraint setting can be achieved with tissue stained with PAS and GMS which identifies implicated fungus. Clinical recognition and adequate knowledge of the pathology of these mycoses may reduce attendant patient morbidity.", "author" : [ { "dropping-particle" : "", "family" : "Samaila", "given" : "Modupeola Omotara", "non-dropping-particle" : "", "parse-names" : false, "suffix" : "" }, { "dropping-particle" : "", "family" : "Abdullahi", "given" : "Kabiru", "non-dropping-particle" : "", "parse-names" : false, "suffix" : "" } ], "container-title" : "Indian journal of dermatology", "id" : "ITEM-1", "issue" : "3", "issued" : { "date-parts" : [ [ "2011", "5" ] ] }, "page" : "282-6", "publisher" : "Wolters Kluwer -- Medknow Publications", "title" : "Cutaneous manifestations of deep mycosis: an experience in a tropical pathology laboratory.", "type" : "article-journal", "volume" : "56" }, "uris" : [ "http://www.mendeley.com/documents/?uuid=af4e8c47-9e94-36df-8506-64de47c2d0b8" ] } ], "mendeley" : { "formattedCitation" : "(Samaila &amp; Abdullahi 2011)", "plainTextFormattedCitation" : "(Samaila &amp; Abdullahi 2011)", "previouslyFormattedCitation" : "(28)" }, "properties" : { "noteIndex" : 0 }, "schema" : "https://github.com/citation-style-language/schema/raw/master/csl-citation.json" }</w:instrText>
            </w:r>
            <w:r w:rsidRPr="00F40657">
              <w:rPr>
                <w:lang w:val="en-US"/>
              </w:rPr>
              <w:fldChar w:fldCharType="separate"/>
            </w:r>
            <w:r w:rsidR="00F40657" w:rsidRPr="00F40657">
              <w:rPr>
                <w:noProof/>
                <w:lang w:val="en-US"/>
              </w:rPr>
              <w:t>(Samaila &amp; Abdullahi 2011)</w:t>
            </w:r>
            <w:r w:rsidRPr="00F40657">
              <w:fldChar w:fldCharType="end"/>
            </w:r>
            <w:r w:rsidR="00F40657" w:rsidRPr="00F40657">
              <w:rPr>
                <w:lang w:val="en-US"/>
              </w:rPr>
              <w:t xml:space="preserve"> </w:t>
            </w:r>
          </w:p>
        </w:tc>
      </w:tr>
      <w:tr w:rsidR="00F40657" w:rsidRPr="00F40657" w:rsidTr="00F40657">
        <w:tc>
          <w:tcPr>
            <w:tcW w:w="1645" w:type="dxa"/>
          </w:tcPr>
          <w:p w:rsidR="00F40657" w:rsidRPr="00F40657" w:rsidRDefault="0063132C" w:rsidP="00F40657">
            <w:pPr>
              <w:spacing w:after="200" w:line="276" w:lineRule="auto"/>
              <w:rPr>
                <w:lang w:val="en-US"/>
              </w:rPr>
            </w:pPr>
            <w:r>
              <w:rPr>
                <w:lang w:val="en-US"/>
              </w:rPr>
              <w:t xml:space="preserve">Port </w:t>
            </w:r>
            <w:proofErr w:type="spellStart"/>
            <w:r>
              <w:rPr>
                <w:lang w:val="en-US"/>
              </w:rPr>
              <w:t>harcourt</w:t>
            </w:r>
            <w:proofErr w:type="spellEnd"/>
          </w:p>
        </w:tc>
        <w:tc>
          <w:tcPr>
            <w:tcW w:w="5103" w:type="dxa"/>
          </w:tcPr>
          <w:p w:rsidR="00F40657" w:rsidRPr="00F40657" w:rsidRDefault="00F40657" w:rsidP="00F40657">
            <w:pPr>
              <w:spacing w:after="200" w:line="276" w:lineRule="auto"/>
              <w:rPr>
                <w:lang w:val="en-US"/>
              </w:rPr>
            </w:pPr>
            <w:proofErr w:type="spellStart"/>
            <w:r w:rsidRPr="00F40657">
              <w:rPr>
                <w:lang w:val="en-US"/>
              </w:rPr>
              <w:t>Histoplasmosis</w:t>
            </w:r>
            <w:proofErr w:type="spellEnd"/>
            <w:r w:rsidRPr="00F40657">
              <w:rPr>
                <w:lang w:val="en-US"/>
              </w:rPr>
              <w:t xml:space="preserve">, bone lesion; </w:t>
            </w:r>
            <w:proofErr w:type="spellStart"/>
            <w:r w:rsidRPr="00F40657">
              <w:rPr>
                <w:lang w:val="en-US"/>
              </w:rPr>
              <w:t>Hcd</w:t>
            </w:r>
            <w:proofErr w:type="spellEnd"/>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abstract" : "&lt;b&gt;Background:&lt;/b&gt; &lt;i&gt;Osteomyelitis is usually caused by many infectious agents but granulomatous osteomyelitis is rare in this setting requiring adequate research into the pattern of the few diagnosed cases.&lt;/i&gt;\n&lt;b&gt;Aim:&lt;/b&gt; &lt;i&gt;To study the frequency and pattern of granulomatous osteomyelitis.&lt;/i&gt;\n&lt;b&gt;Design and Setting:&lt;/b&gt; &lt;i&gt;A retrospective study in Port Harcourt, Nigeria (from 1 &lt;sup&gt;st&lt;/sup&gt; January 1990 to 31 &lt;sup&gt;st&lt;/sup&gt; December 2004).&lt;/i&gt;\n&lt;b&gt;Method:&lt;/b&gt; &lt;i&gt;The tissues were fixed in 10% formalsaline and decalcified with concentrated Nitric or sulfuric acid, and processed and embedded in paraffin wax. The tissues were then sectioned, mounted on glass slide and stained with hematoxylin and eosin (H &amp; E) stains. In some cases special stains (Ziehl-Neelsen and Grocotte's) were used to demonstrate the acid fast bacilli (AFB) and the fungal elements respectively.&lt;/i&gt;\n&lt;b&gt;Results:&lt;/b&gt; &lt;i&gt;There were 13 specimens of which 8 (61.5%) were from males and 5(38.5%) in females giving a sex ratio of 1.6:1. Eight (61.5%) cases occurred in patients under the age of 30 years. The highest frequency of four (30.8%) occurred in patients aged 10 years and below. The youngest was a 3-year-old male while the oldest was a 62-year-old male. Tuberculous (Tb) osteomyelitis accounted for twelve (92.3%) of the cases while histoplasmosis accounted for one (7.1%). One of our patients was HIV positive. The common sites of predilection were the hip joint n-4 (30.8%) and the vertebral column n = 3 (23.1%).&lt;/i&gt;\n&lt;b&gt;Conclusion:&lt;/b&gt; &lt;i&gt;Granulomatous osteomyelitis is very uncommon in this environment. Though many organisms maybe associated, only TB and histoplasmosis were seen in this study.&lt;/i&gt;\n", "author" : [ { "dropping-particle" : "", "family" : "Seleye-Fubara", "given" : "D", "non-dropping-particle" : "", "parse-names" : false, "suffix" : "" }, { "dropping-particle" : "", "family" : "Etebu", "given" : "E", "non-dropping-particle" : "", "parse-names" : false, "suffix" : "" }, { "dropping-particle" : "", "family" : "Bob-Yellowe", "given" : "E", "non-dropping-particle" : "", "parse-names" : false, "suffix" : "" } ], "container-title" : "Sahel Medical Journal", "id" : "ITEM-1", "issue" : "1", "issued" : { "date-parts" : [ [ "2011", "1", "1" ] ] }, "page" : "11-15", "title" : "Granulomatous osteomyelitis: &lt;i&gt;A review of 13 cases in Port Harcourt, Nigeria&lt;/i&gt;", "type" : "article-journal", "volume" : "14" }, "uris" : [ "http://www.mendeley.com/documents/?uuid=872c5400-06ae-4865-a2d9-d868ec3e6d02" ] } ], "mendeley" : { "formattedCitation" : "(Seleye-Fubara et al. 2011)", "plainTextFormattedCitation" : "(Seleye-Fubara et al. 2011)", "previouslyFormattedCitation" : "(29)" }, "properties" : { "noteIndex" : 0 }, "schema" : "https://github.com/citation-style-language/schema/raw/master/csl-citation.json" }</w:instrText>
            </w:r>
            <w:r w:rsidRPr="00F40657">
              <w:rPr>
                <w:lang w:val="en-US"/>
              </w:rPr>
              <w:fldChar w:fldCharType="separate"/>
            </w:r>
            <w:r w:rsidR="00F40657" w:rsidRPr="00F40657">
              <w:rPr>
                <w:noProof/>
                <w:lang w:val="en-US"/>
              </w:rPr>
              <w:t>(Seleye-Fubara et al. 2011)</w:t>
            </w:r>
            <w:r w:rsidRPr="00F40657">
              <w:fldChar w:fldCharType="end"/>
            </w:r>
            <w:r w:rsidR="00F40657" w:rsidRPr="00F40657">
              <w:rPr>
                <w:lang w:val="en-US"/>
              </w:rPr>
              <w:t xml:space="preserve">  </w:t>
            </w:r>
          </w:p>
        </w:tc>
      </w:tr>
      <w:tr w:rsidR="00F40657" w:rsidRPr="00F40657" w:rsidTr="00F40657">
        <w:tc>
          <w:tcPr>
            <w:tcW w:w="1645" w:type="dxa"/>
          </w:tcPr>
          <w:p w:rsidR="00F40657" w:rsidRPr="00F40657" w:rsidRDefault="0063132C" w:rsidP="00F40657">
            <w:pPr>
              <w:spacing w:after="200" w:line="276" w:lineRule="auto"/>
              <w:rPr>
                <w:lang w:val="en-US"/>
              </w:rPr>
            </w:pPr>
            <w:r>
              <w:rPr>
                <w:lang w:val="en-US"/>
              </w:rPr>
              <w:t>Ibadan</w:t>
            </w:r>
          </w:p>
        </w:tc>
        <w:tc>
          <w:tcPr>
            <w:tcW w:w="5103" w:type="dxa"/>
          </w:tcPr>
          <w:p w:rsidR="00F40657" w:rsidRPr="00F40657" w:rsidRDefault="00F40657" w:rsidP="00F40657">
            <w:pPr>
              <w:spacing w:after="200" w:line="276" w:lineRule="auto"/>
              <w:rPr>
                <w:lang w:val="en-US"/>
              </w:rPr>
            </w:pPr>
            <w:r w:rsidRPr="00F40657">
              <w:rPr>
                <w:lang w:val="en-US"/>
              </w:rPr>
              <w:t xml:space="preserve">Pulmonary </w:t>
            </w:r>
            <w:proofErr w:type="spellStart"/>
            <w:r w:rsidRPr="00F40657">
              <w:rPr>
                <w:lang w:val="en-US"/>
              </w:rPr>
              <w:t>histoplasmosis</w:t>
            </w:r>
            <w:proofErr w:type="spellEnd"/>
            <w:r w:rsidRPr="00F40657">
              <w:rPr>
                <w:lang w:val="en-US"/>
              </w:rPr>
              <w:t xml:space="preserve"> (2cases); </w:t>
            </w:r>
            <w:proofErr w:type="spellStart"/>
            <w:r w:rsidRPr="00F40657">
              <w:rPr>
                <w:lang w:val="en-US"/>
              </w:rPr>
              <w:t>Hcd</w:t>
            </w:r>
            <w:proofErr w:type="spellEnd"/>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ISSN" : "0022-5304", "author" : [ { "dropping-particle" : "", "family" : "CLARK", "given" : "B M", "non-dropping-particle" : "", "parse-names" : false, "suffix" : "" }, { "dropping-particle" : "", "family" : "GREENWOOD", "given" : "B M", "non-dropping-particle" : "", "parse-names" : false, "suffix" : "" } ], "container-title" : "Journal of Tropical Medicine and Hygiene", "id" : "ITEM-1", "issue" : "1", "issued" : { "date-parts" : [ [ "1968" ] ] }, "language" : "not specified", "page" : "4-10", "title" : "Pulmonary lesions in African histoplasmosis.", "type" : "article-journal", "volume" : "71" }, "uris" : [ "http://www.mendeley.com/documents/?uuid=a0dcf7f5-bcb0-41ec-979b-c04ee3116dad" ] } ], "mendeley" : { "formattedCitation" : "(CLARK &amp; GREENWOOD 1968)", "plainTextFormattedCitation" : "(CLARK &amp; GREENWOOD 1968)", "previouslyFormattedCitation" : "(30)" }, "properties" : { "noteIndex" : 0 }, "schema" : "https://github.com/citation-style-language/schema/raw/master/csl-citation.json" }</w:instrText>
            </w:r>
            <w:r w:rsidRPr="00F40657">
              <w:rPr>
                <w:lang w:val="en-US"/>
              </w:rPr>
              <w:fldChar w:fldCharType="separate"/>
            </w:r>
            <w:r w:rsidR="00F40657" w:rsidRPr="00F40657">
              <w:rPr>
                <w:noProof/>
                <w:lang w:val="en-US"/>
              </w:rPr>
              <w:t>(CLARK &amp; GREENWOOD 1968)</w:t>
            </w:r>
            <w:r w:rsidRPr="00F40657">
              <w:fldChar w:fldCharType="end"/>
            </w:r>
            <w:r w:rsidR="00F40657" w:rsidRPr="00F40657">
              <w:rPr>
                <w:lang w:val="en-US"/>
              </w:rPr>
              <w:t xml:space="preserve"> </w:t>
            </w:r>
          </w:p>
        </w:tc>
      </w:tr>
      <w:tr w:rsidR="00F40657" w:rsidRPr="00F40657" w:rsidTr="00F40657">
        <w:tc>
          <w:tcPr>
            <w:tcW w:w="1645" w:type="dxa"/>
          </w:tcPr>
          <w:p w:rsidR="00F40657" w:rsidRPr="00F40657" w:rsidRDefault="0063132C" w:rsidP="00F40657">
            <w:pPr>
              <w:spacing w:after="200" w:line="276" w:lineRule="auto"/>
              <w:rPr>
                <w:lang w:val="en-US"/>
              </w:rPr>
            </w:pPr>
            <w:r>
              <w:rPr>
                <w:lang w:val="en-US"/>
              </w:rPr>
              <w:t>Enugu</w:t>
            </w:r>
          </w:p>
        </w:tc>
        <w:tc>
          <w:tcPr>
            <w:tcW w:w="5103" w:type="dxa"/>
          </w:tcPr>
          <w:p w:rsidR="00F40657" w:rsidRPr="00F40657" w:rsidRDefault="00F40657" w:rsidP="00F40657">
            <w:pPr>
              <w:spacing w:after="200" w:line="276" w:lineRule="auto"/>
              <w:rPr>
                <w:lang w:val="en-US"/>
              </w:rPr>
            </w:pPr>
            <w:proofErr w:type="spellStart"/>
            <w:r w:rsidRPr="00F40657">
              <w:rPr>
                <w:lang w:val="en-US"/>
              </w:rPr>
              <w:t>Histoplasmosis</w:t>
            </w:r>
            <w:proofErr w:type="spellEnd"/>
            <w:r w:rsidRPr="00F40657">
              <w:rPr>
                <w:lang w:val="en-US"/>
              </w:rPr>
              <w:t xml:space="preserve"> orbital cyst; </w:t>
            </w:r>
            <w:proofErr w:type="spellStart"/>
            <w:r w:rsidRPr="00F40657">
              <w:rPr>
                <w:lang w:val="en-US"/>
              </w:rPr>
              <w:t>Hcd</w:t>
            </w:r>
            <w:proofErr w:type="spellEnd"/>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ISSN" : "00071161", "abstract" : "A cystic swelling in the orbit due to Histoplasma duboisii, clinically thought to be a dermoid cyst, is described.", "author" : [ { "dropping-particle" : "", "family" : "Bansal", "given" : "R.K.", "non-dropping-particle" : "", "parse-names" : false, "suffix" : "" }, { "dropping-particle" : "", "family" : "Suseelan", "given" : "A.V.", "non-dropping-particle" : "", "parse-names" : false, "suffix" : "" }, { "dropping-particle" : "", "family" : "Gugnani", "given" : "H.C.", "non-dropping-particle" : "", "parse-names" : false, "suffix" : "" } ], "container-title" : "British Journal of Ophthalmology", "id" : "ITEM-1", "issue" : "1", "issued" : { "date-parts" : [ [ "1977" ] ] }, "page" : "70-71", "title" : "Orbital cyst due to Histoplasma duboisii", "type" : "article-journal", "volume" : "61" }, "uris" : [ "http://www.mendeley.com/documents/?uuid=999fc01f-f0c1-4487-ba41-202459ce8e09" ] } ], "mendeley" : { "formattedCitation" : "(Bansal et al. 1977)", "plainTextFormattedCitation" : "(Bansal et al. 1977)", "previouslyFormattedCitation" : "(31)" }, "properties" : { "noteIndex" : 0 }, "schema" : "https://github.com/citation-style-language/schema/raw/master/csl-citation.json" }</w:instrText>
            </w:r>
            <w:r w:rsidRPr="00F40657">
              <w:rPr>
                <w:lang w:val="en-US"/>
              </w:rPr>
              <w:fldChar w:fldCharType="separate"/>
            </w:r>
            <w:r w:rsidR="00F40657" w:rsidRPr="00F40657">
              <w:rPr>
                <w:noProof/>
                <w:lang w:val="en-US"/>
              </w:rPr>
              <w:t>(Bansal et al. 1977)</w:t>
            </w:r>
            <w:r w:rsidRPr="00F40657">
              <w:fldChar w:fldCharType="end"/>
            </w:r>
            <w:r w:rsidR="00F40657" w:rsidRPr="00F40657">
              <w:rPr>
                <w:lang w:val="en-US"/>
              </w:rPr>
              <w:t xml:space="preserve"> </w:t>
            </w:r>
          </w:p>
        </w:tc>
      </w:tr>
      <w:tr w:rsidR="00F40657" w:rsidRPr="00F40657" w:rsidTr="00F40657">
        <w:tc>
          <w:tcPr>
            <w:tcW w:w="1645" w:type="dxa"/>
          </w:tcPr>
          <w:p w:rsidR="00F40657" w:rsidRPr="00F40657" w:rsidRDefault="0063132C" w:rsidP="00F40657">
            <w:pPr>
              <w:spacing w:after="200" w:line="276" w:lineRule="auto"/>
              <w:rPr>
                <w:lang w:val="en-US"/>
              </w:rPr>
            </w:pPr>
            <w:r>
              <w:rPr>
                <w:lang w:val="en-US"/>
              </w:rPr>
              <w:t>Ibadan</w:t>
            </w:r>
          </w:p>
        </w:tc>
        <w:tc>
          <w:tcPr>
            <w:tcW w:w="5103" w:type="dxa"/>
          </w:tcPr>
          <w:p w:rsidR="00F40657" w:rsidRPr="00F40657" w:rsidRDefault="00F40657" w:rsidP="00F40657">
            <w:pPr>
              <w:spacing w:after="200" w:line="276" w:lineRule="auto"/>
              <w:rPr>
                <w:lang w:val="en-US"/>
              </w:rPr>
            </w:pPr>
            <w:r w:rsidRPr="00F40657">
              <w:rPr>
                <w:lang w:val="en-US"/>
              </w:rPr>
              <w:t xml:space="preserve">Histoplasmosis orbital lesion in a child; </w:t>
            </w:r>
            <w:proofErr w:type="spellStart"/>
            <w:r w:rsidRPr="00F40657">
              <w:rPr>
                <w:lang w:val="en-US"/>
              </w:rPr>
              <w:t>Hcd</w:t>
            </w:r>
            <w:proofErr w:type="spellEnd"/>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DOI" : "10.1016/0002-9394(69)94929-0", "ISSN" : "00029394", "author" : [ { "dropping-particle" : "", "family" : "Olurin", "given" : "Oyin", "non-dropping-particle" : "", "parse-names" : false, "suffix" : "" }, { "dropping-particle" : "", "family" : "Lucas", "given" : "Adetokunbo O.", "non-dropping-particle" : "", "parse-names" : false, "suffix" : "" }, { "dropping-particle" : "", "family" : "Oyediran", "given" : "A.B.O.", "non-dropping-particle" : "", "parse-names" : false, "suffix" : "" } ], "container-title" : "American Journal of Ophthalmology", "id" : "ITEM-1", "issue" : "1", "issued" : { "date-parts" : [ [ "1969", "7" ] ] }, "page" : "14-18", "title" : "Orbital Histoplasmosis Due to Histoplasma Duboisii", "type" : "article-journal", "volume" : "68" }, "uris" : [ "http://www.mendeley.com/documents/?uuid=545d5c92-61a7-3888-9f17-e048e137bbf9" ] } ], "mendeley" : { "formattedCitation" : "(Olurin et al. 1969)", "plainTextFormattedCitation" : "(Olurin et al. 1969)", "previouslyFormattedCitation" : "(32)" }, "properties" : { "noteIndex" : 0 }, "schema" : "https://github.com/citation-style-language/schema/raw/master/csl-citation.json" }</w:instrText>
            </w:r>
            <w:r w:rsidRPr="00F40657">
              <w:rPr>
                <w:lang w:val="en-US"/>
              </w:rPr>
              <w:fldChar w:fldCharType="separate"/>
            </w:r>
            <w:r w:rsidR="00F40657" w:rsidRPr="00F40657">
              <w:rPr>
                <w:noProof/>
                <w:lang w:val="en-US"/>
              </w:rPr>
              <w:t>(Olurin et al. 1969)</w:t>
            </w:r>
            <w:r w:rsidRPr="00F40657">
              <w:fldChar w:fldCharType="end"/>
            </w:r>
          </w:p>
        </w:tc>
      </w:tr>
      <w:tr w:rsidR="00F40657" w:rsidRPr="00F40657" w:rsidTr="00F40657">
        <w:tc>
          <w:tcPr>
            <w:tcW w:w="1645" w:type="dxa"/>
          </w:tcPr>
          <w:p w:rsidR="00F40657" w:rsidRPr="00F40657" w:rsidRDefault="0063132C" w:rsidP="00F40657">
            <w:pPr>
              <w:spacing w:after="200" w:line="276" w:lineRule="auto"/>
              <w:rPr>
                <w:lang w:val="en-US"/>
              </w:rPr>
            </w:pPr>
            <w:r>
              <w:rPr>
                <w:lang w:val="en-US"/>
              </w:rPr>
              <w:t xml:space="preserve">Ile </w:t>
            </w:r>
            <w:proofErr w:type="spellStart"/>
            <w:r>
              <w:rPr>
                <w:lang w:val="en-US"/>
              </w:rPr>
              <w:t>ife</w:t>
            </w:r>
            <w:proofErr w:type="spellEnd"/>
          </w:p>
        </w:tc>
        <w:tc>
          <w:tcPr>
            <w:tcW w:w="5103" w:type="dxa"/>
          </w:tcPr>
          <w:p w:rsidR="00F40657" w:rsidRPr="00F40657" w:rsidRDefault="00F40657" w:rsidP="00F40657">
            <w:pPr>
              <w:spacing w:after="200" w:line="276" w:lineRule="auto"/>
              <w:rPr>
                <w:lang w:val="en-US"/>
              </w:rPr>
            </w:pPr>
            <w:r w:rsidRPr="00F40657">
              <w:rPr>
                <w:lang w:val="en-US"/>
              </w:rPr>
              <w:t xml:space="preserve">Histoplasmosis, skull bone lesion: </w:t>
            </w:r>
            <w:proofErr w:type="spellStart"/>
            <w:r w:rsidRPr="00F40657">
              <w:rPr>
                <w:lang w:val="en-US"/>
              </w:rPr>
              <w:t>Hcd</w:t>
            </w:r>
            <w:proofErr w:type="spellEnd"/>
          </w:p>
        </w:tc>
        <w:tc>
          <w:tcPr>
            <w:tcW w:w="1417" w:type="dxa"/>
          </w:tcPr>
          <w:p w:rsidR="00F40657" w:rsidRPr="00F40657" w:rsidRDefault="00F40657" w:rsidP="00F40657">
            <w:pPr>
              <w:spacing w:after="200" w:line="276" w:lineRule="auto"/>
              <w:rPr>
                <w:lang w:val="en-US"/>
              </w:rPr>
            </w:pPr>
            <w:r w:rsidRPr="00F40657">
              <w:rPr>
                <w:lang w:val="en-US"/>
              </w:rPr>
              <w:t>Negative</w:t>
            </w:r>
          </w:p>
        </w:tc>
        <w:tc>
          <w:tcPr>
            <w:tcW w:w="9221" w:type="dxa"/>
          </w:tcPr>
          <w:p w:rsidR="00F40657" w:rsidRPr="00F40657" w:rsidRDefault="0079089D" w:rsidP="00F40657">
            <w:pPr>
              <w:spacing w:after="200" w:line="276" w:lineRule="auto"/>
              <w:rPr>
                <w:lang w:val="en-US"/>
              </w:rPr>
            </w:pPr>
            <w:r w:rsidRPr="00F40657">
              <w:rPr>
                <w:lang w:val="en-US"/>
              </w:rPr>
              <w:fldChar w:fldCharType="begin" w:fldLock="1"/>
            </w:r>
            <w:r w:rsidR="00F40657">
              <w:rPr>
                <w:lang w:val="en-US"/>
              </w:rPr>
              <w:instrText>ADDIN CSL_CITATION { "citationItems" : [ { "id" : "ITEM-1", "itemData" : { "ISSN" : "0309-3913", "PMID" : "1308076", "abstract" : "A case of African histoplasmosis of the skull associated with neurological deficit has been reported. There was complete recovery of neurological features after excision of the lesion followed by a course of co-trimoxazole. A review of the available literature indicates the rarity of this particular mode of presentation. The reversibility of the neurological complications makes it important that clinicians increase their awareness of this treatable condition.", "author" : [ { "dropping-particle" : "", "family" : "Ige", "given" : "A O", "non-dropping-particle" : "", "parse-names" : false, "suffix" : "" }, { "dropping-particle" : "", "family" : "Nwosu", "given" : "S O", "non-dropping-particle" : "", "parse-names" : false, "suffix" : "" }, { "dropping-particle" : "", "family" : "Odesanmi", "given" : "W O", "non-dropping-particle" : "", "parse-names" : false, "suffix" : "" } ], "container-title" : "African journal of medicine and medical sciences", "id" : "ITEM-1", "issue" : "2", "issued" : { "date-parts" : [ [ "1992", "12" ] ] }, "page" : "19-21", "title" : "African histoplasmosis (Duboisii) of the skull with neurological complication--a case report and review of literature.", "type" : "article-journal", "volume" : "21" }, "uris" : [ "http://www.mendeley.com/documents/?uuid=3eba23df-e2be-468a-b111-dd08df7e58d8" ] } ], "mendeley" : { "formattedCitation" : "(Ige et al. 1992)", "plainTextFormattedCitation" : "(Ige et al. 1992)", "previouslyFormattedCitation" : "(33)" }, "properties" : { "noteIndex" : 0 }, "schema" : "https://github.com/citation-style-language/schema/raw/master/csl-citation.json" }</w:instrText>
            </w:r>
            <w:r w:rsidRPr="00F40657">
              <w:rPr>
                <w:lang w:val="en-US"/>
              </w:rPr>
              <w:fldChar w:fldCharType="separate"/>
            </w:r>
            <w:r w:rsidR="00F40657" w:rsidRPr="00F40657">
              <w:rPr>
                <w:noProof/>
                <w:lang w:val="en-US"/>
              </w:rPr>
              <w:t>(Ige et al. 1992)</w:t>
            </w:r>
            <w:r w:rsidRPr="00F40657">
              <w:fldChar w:fldCharType="end"/>
            </w:r>
          </w:p>
        </w:tc>
      </w:tr>
    </w:tbl>
    <w:p w:rsidR="00FC27B7" w:rsidRDefault="00D43F71"/>
    <w:p w:rsidR="00F40657" w:rsidRDefault="00732AB0">
      <w:proofErr w:type="gramStart"/>
      <w:r>
        <w:t>Distribution across the cities in Nigeria.</w:t>
      </w:r>
      <w:proofErr w:type="gramEnd"/>
    </w:p>
    <w:tbl>
      <w:tblPr>
        <w:tblStyle w:val="TableGrid"/>
        <w:tblW w:w="0" w:type="auto"/>
        <w:tblLook w:val="04A0" w:firstRow="1" w:lastRow="0" w:firstColumn="1" w:lastColumn="0" w:noHBand="0" w:noVBand="1"/>
      </w:tblPr>
      <w:tblGrid>
        <w:gridCol w:w="4621"/>
        <w:gridCol w:w="4621"/>
      </w:tblGrid>
      <w:tr w:rsidR="00F40657" w:rsidRPr="00F40657" w:rsidTr="00D71C43">
        <w:tc>
          <w:tcPr>
            <w:tcW w:w="4621" w:type="dxa"/>
          </w:tcPr>
          <w:p w:rsidR="00F40657" w:rsidRPr="00F40657" w:rsidRDefault="00F40657" w:rsidP="00F40657">
            <w:r w:rsidRPr="00F40657">
              <w:t>Ibadan</w:t>
            </w:r>
          </w:p>
        </w:tc>
        <w:tc>
          <w:tcPr>
            <w:tcW w:w="4621" w:type="dxa"/>
          </w:tcPr>
          <w:p w:rsidR="00F40657" w:rsidRPr="00F40657" w:rsidRDefault="00F40657" w:rsidP="00F40657">
            <w:r w:rsidRPr="00F40657">
              <w:t>64</w:t>
            </w:r>
          </w:p>
        </w:tc>
      </w:tr>
      <w:tr w:rsidR="00F40657" w:rsidRPr="00F40657" w:rsidTr="00D71C43">
        <w:tc>
          <w:tcPr>
            <w:tcW w:w="4621" w:type="dxa"/>
          </w:tcPr>
          <w:p w:rsidR="00F40657" w:rsidRPr="00F40657" w:rsidRDefault="00F40657" w:rsidP="00F40657">
            <w:r w:rsidRPr="00F40657">
              <w:t>Enugu</w:t>
            </w:r>
          </w:p>
        </w:tc>
        <w:tc>
          <w:tcPr>
            <w:tcW w:w="4621" w:type="dxa"/>
          </w:tcPr>
          <w:p w:rsidR="00F40657" w:rsidRPr="00F40657" w:rsidRDefault="00F40657" w:rsidP="00F40657">
            <w:r w:rsidRPr="00F40657">
              <w:t>14</w:t>
            </w:r>
          </w:p>
        </w:tc>
      </w:tr>
      <w:tr w:rsidR="00F40657" w:rsidRPr="00F40657" w:rsidTr="00D71C43">
        <w:tc>
          <w:tcPr>
            <w:tcW w:w="4621" w:type="dxa"/>
          </w:tcPr>
          <w:p w:rsidR="00F40657" w:rsidRPr="00F40657" w:rsidRDefault="00F40657" w:rsidP="00F40657">
            <w:proofErr w:type="spellStart"/>
            <w:r w:rsidRPr="00F40657">
              <w:t>Calabar</w:t>
            </w:r>
            <w:proofErr w:type="spellEnd"/>
            <w:r w:rsidRPr="00F40657">
              <w:t xml:space="preserve"> </w:t>
            </w:r>
          </w:p>
        </w:tc>
        <w:tc>
          <w:tcPr>
            <w:tcW w:w="4621" w:type="dxa"/>
          </w:tcPr>
          <w:p w:rsidR="00F40657" w:rsidRPr="00F40657" w:rsidRDefault="00F40657" w:rsidP="00F40657">
            <w:r w:rsidRPr="00F40657">
              <w:t>13</w:t>
            </w:r>
          </w:p>
        </w:tc>
      </w:tr>
      <w:tr w:rsidR="00F40657" w:rsidRPr="00F40657" w:rsidTr="00D71C43">
        <w:tc>
          <w:tcPr>
            <w:tcW w:w="4621" w:type="dxa"/>
          </w:tcPr>
          <w:p w:rsidR="00F40657" w:rsidRPr="00F40657" w:rsidRDefault="00F40657" w:rsidP="00F40657">
            <w:r w:rsidRPr="00F40657">
              <w:t>Kaduna</w:t>
            </w:r>
          </w:p>
        </w:tc>
        <w:tc>
          <w:tcPr>
            <w:tcW w:w="4621" w:type="dxa"/>
          </w:tcPr>
          <w:p w:rsidR="00F40657" w:rsidRPr="00F40657" w:rsidRDefault="00F40657" w:rsidP="00F40657">
            <w:r w:rsidRPr="00F40657">
              <w:t>13</w:t>
            </w:r>
          </w:p>
        </w:tc>
      </w:tr>
      <w:tr w:rsidR="00F40657" w:rsidRPr="00F40657" w:rsidTr="00D71C43">
        <w:tc>
          <w:tcPr>
            <w:tcW w:w="4621" w:type="dxa"/>
          </w:tcPr>
          <w:p w:rsidR="00F40657" w:rsidRPr="00F40657" w:rsidRDefault="00F40657" w:rsidP="00F40657">
            <w:proofErr w:type="spellStart"/>
            <w:r w:rsidRPr="00F40657">
              <w:t>Borno</w:t>
            </w:r>
            <w:proofErr w:type="spellEnd"/>
          </w:p>
        </w:tc>
        <w:tc>
          <w:tcPr>
            <w:tcW w:w="4621" w:type="dxa"/>
          </w:tcPr>
          <w:p w:rsidR="00F40657" w:rsidRPr="00F40657" w:rsidRDefault="00F40657" w:rsidP="00F40657">
            <w:r w:rsidRPr="00F40657">
              <w:t>5</w:t>
            </w:r>
          </w:p>
        </w:tc>
      </w:tr>
      <w:tr w:rsidR="00F40657" w:rsidRPr="00F40657" w:rsidTr="00D71C43">
        <w:tc>
          <w:tcPr>
            <w:tcW w:w="4621" w:type="dxa"/>
          </w:tcPr>
          <w:p w:rsidR="00F40657" w:rsidRPr="00F40657" w:rsidRDefault="00762B03" w:rsidP="00F40657">
            <w:r>
              <w:t>Ile I</w:t>
            </w:r>
            <w:r w:rsidR="00F40657" w:rsidRPr="00F40657">
              <w:t>fe</w:t>
            </w:r>
          </w:p>
        </w:tc>
        <w:tc>
          <w:tcPr>
            <w:tcW w:w="4621" w:type="dxa"/>
          </w:tcPr>
          <w:p w:rsidR="00F40657" w:rsidRPr="00F40657" w:rsidRDefault="00F40657" w:rsidP="00F40657">
            <w:r w:rsidRPr="00F40657">
              <w:t>3</w:t>
            </w:r>
          </w:p>
        </w:tc>
      </w:tr>
      <w:tr w:rsidR="00F40657" w:rsidRPr="00F40657" w:rsidTr="00D71C43">
        <w:tc>
          <w:tcPr>
            <w:tcW w:w="4621" w:type="dxa"/>
          </w:tcPr>
          <w:p w:rsidR="00F40657" w:rsidRPr="00F40657" w:rsidRDefault="00F40657" w:rsidP="00F40657">
            <w:r w:rsidRPr="00F40657">
              <w:t>Ilorin</w:t>
            </w:r>
          </w:p>
        </w:tc>
        <w:tc>
          <w:tcPr>
            <w:tcW w:w="4621" w:type="dxa"/>
          </w:tcPr>
          <w:p w:rsidR="00F40657" w:rsidRPr="00F40657" w:rsidRDefault="00F40657" w:rsidP="00F40657">
            <w:r w:rsidRPr="00F40657">
              <w:t>3</w:t>
            </w:r>
          </w:p>
        </w:tc>
      </w:tr>
      <w:tr w:rsidR="00F40657" w:rsidRPr="00F40657" w:rsidTr="00D71C43">
        <w:tc>
          <w:tcPr>
            <w:tcW w:w="4621" w:type="dxa"/>
          </w:tcPr>
          <w:p w:rsidR="00F40657" w:rsidRPr="00F40657" w:rsidRDefault="00F40657" w:rsidP="00F40657">
            <w:r w:rsidRPr="00F40657">
              <w:t>Jos</w:t>
            </w:r>
          </w:p>
        </w:tc>
        <w:tc>
          <w:tcPr>
            <w:tcW w:w="4621" w:type="dxa"/>
          </w:tcPr>
          <w:p w:rsidR="00F40657" w:rsidRPr="00F40657" w:rsidRDefault="00F40657" w:rsidP="00F40657">
            <w:r w:rsidRPr="00F40657">
              <w:t>1</w:t>
            </w:r>
          </w:p>
        </w:tc>
      </w:tr>
      <w:tr w:rsidR="00F40657" w:rsidRPr="00F40657" w:rsidTr="00D71C43">
        <w:tc>
          <w:tcPr>
            <w:tcW w:w="4621" w:type="dxa"/>
          </w:tcPr>
          <w:p w:rsidR="00F40657" w:rsidRPr="00F40657" w:rsidRDefault="00F40657" w:rsidP="00F40657">
            <w:r w:rsidRPr="00F40657">
              <w:t xml:space="preserve">Kano </w:t>
            </w:r>
          </w:p>
        </w:tc>
        <w:tc>
          <w:tcPr>
            <w:tcW w:w="4621" w:type="dxa"/>
          </w:tcPr>
          <w:p w:rsidR="00F40657" w:rsidRPr="00F40657" w:rsidRDefault="00F40657" w:rsidP="00F40657">
            <w:r w:rsidRPr="00F40657">
              <w:t>1</w:t>
            </w:r>
          </w:p>
        </w:tc>
      </w:tr>
      <w:tr w:rsidR="00F40657" w:rsidRPr="00F40657" w:rsidTr="00D71C43">
        <w:tc>
          <w:tcPr>
            <w:tcW w:w="4621" w:type="dxa"/>
          </w:tcPr>
          <w:p w:rsidR="00F40657" w:rsidRPr="00F40657" w:rsidRDefault="00F40657" w:rsidP="00F40657">
            <w:r w:rsidRPr="00F40657">
              <w:t>Middle belt</w:t>
            </w:r>
          </w:p>
        </w:tc>
        <w:tc>
          <w:tcPr>
            <w:tcW w:w="4621" w:type="dxa"/>
          </w:tcPr>
          <w:p w:rsidR="00F40657" w:rsidRPr="00F40657" w:rsidRDefault="00F40657" w:rsidP="00F40657">
            <w:r w:rsidRPr="00F40657">
              <w:t>2</w:t>
            </w:r>
          </w:p>
        </w:tc>
      </w:tr>
      <w:tr w:rsidR="00F40657" w:rsidRPr="00F40657" w:rsidTr="00D71C43">
        <w:tc>
          <w:tcPr>
            <w:tcW w:w="4621" w:type="dxa"/>
          </w:tcPr>
          <w:p w:rsidR="00F40657" w:rsidRPr="00F40657" w:rsidRDefault="00762B03" w:rsidP="00F40657">
            <w:r>
              <w:t>Port H</w:t>
            </w:r>
            <w:r w:rsidR="00F40657" w:rsidRPr="00F40657">
              <w:t>arcourt</w:t>
            </w:r>
          </w:p>
        </w:tc>
        <w:tc>
          <w:tcPr>
            <w:tcW w:w="4621" w:type="dxa"/>
          </w:tcPr>
          <w:p w:rsidR="00F40657" w:rsidRPr="00F40657" w:rsidRDefault="00F40657" w:rsidP="00F40657">
            <w:r w:rsidRPr="00F40657">
              <w:t>1</w:t>
            </w:r>
          </w:p>
        </w:tc>
      </w:tr>
    </w:tbl>
    <w:p w:rsidR="00F40657" w:rsidRDefault="00F40657"/>
    <w:p w:rsidR="00F40657" w:rsidRDefault="00F40657"/>
    <w:p w:rsidR="00F40657" w:rsidRPr="00732AB0" w:rsidRDefault="00F40657">
      <w:pPr>
        <w:rPr>
          <w:b/>
        </w:rPr>
      </w:pPr>
      <w:r w:rsidRPr="00732AB0">
        <w:rPr>
          <w:b/>
        </w:rPr>
        <w:t>References</w:t>
      </w:r>
    </w:p>
    <w:p w:rsidR="00F40657" w:rsidRPr="00F40657" w:rsidRDefault="0079089D" w:rsidP="00F40657">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rsidR="00F40657">
        <w:instrText xml:space="preserve">ADDIN Mendeley Bibliography CSL_BIBLIOGRAPHY </w:instrText>
      </w:r>
      <w:r>
        <w:fldChar w:fldCharType="separate"/>
      </w:r>
      <w:r w:rsidR="00F40657" w:rsidRPr="00F40657">
        <w:rPr>
          <w:rFonts w:ascii="Calibri" w:hAnsi="Calibri" w:cs="Times New Roman"/>
          <w:noProof/>
          <w:szCs w:val="24"/>
        </w:rPr>
        <w:t xml:space="preserve">Adekeye, E.O., Edwards, M.B. &amp; Williams, H.K., 1988. Mandibular African histoplasmosis: Imitation of neoplasia or giant-cell granuloma? </w:t>
      </w:r>
      <w:r w:rsidR="00F40657" w:rsidRPr="00F40657">
        <w:rPr>
          <w:rFonts w:ascii="Calibri" w:hAnsi="Calibri" w:cs="Times New Roman"/>
          <w:i/>
          <w:iCs/>
          <w:noProof/>
          <w:szCs w:val="24"/>
        </w:rPr>
        <w:t>Oral Surgery, Oral Medicine, Oral Pathology</w:t>
      </w:r>
      <w:r w:rsidR="00F40657" w:rsidRPr="00F40657">
        <w:rPr>
          <w:rFonts w:ascii="Calibri" w:hAnsi="Calibri" w:cs="Times New Roman"/>
          <w:noProof/>
          <w:szCs w:val="24"/>
        </w:rPr>
        <w:t>, 65(1), pp.81–84. Available at: http://linkinghub.elsevier.com/retrieve/pii/0030422088901971 [Accessed August 17, 2017].</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Adekunle, O.O., Sudhakaran, P. &amp; Timeyin, E.D., 1978. African histoplasmosis of the jejunum. Report of a case. </w:t>
      </w:r>
      <w:r w:rsidRPr="00F40657">
        <w:rPr>
          <w:rFonts w:ascii="Calibri" w:hAnsi="Calibri" w:cs="Times New Roman"/>
          <w:i/>
          <w:iCs/>
          <w:noProof/>
          <w:szCs w:val="24"/>
        </w:rPr>
        <w:t>The Journal of tropical medicine and hygiene</w:t>
      </w:r>
      <w:r w:rsidRPr="00F40657">
        <w:rPr>
          <w:rFonts w:ascii="Calibri" w:hAnsi="Calibri" w:cs="Times New Roman"/>
          <w:noProof/>
          <w:szCs w:val="24"/>
        </w:rPr>
        <w:t>, 81(5), pp.88–90. Available at: http://www.ncbi.nlm.nih.gov/pubmed/660708.</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lastRenderedPageBreak/>
        <w:t xml:space="preserve">Akinosi, J.O., 1970. African histoplasmosis presenting as a dental problem. </w:t>
      </w:r>
      <w:r w:rsidRPr="00F40657">
        <w:rPr>
          <w:rFonts w:ascii="Calibri" w:hAnsi="Calibri" w:cs="Times New Roman"/>
          <w:i/>
          <w:iCs/>
          <w:noProof/>
          <w:szCs w:val="24"/>
        </w:rPr>
        <w:t>British Journal of Oral Surgery</w:t>
      </w:r>
      <w:r w:rsidRPr="00F40657">
        <w:rPr>
          <w:rFonts w:ascii="Calibri" w:hAnsi="Calibri" w:cs="Times New Roman"/>
          <w:noProof/>
          <w:szCs w:val="24"/>
        </w:rPr>
        <w:t>, 8(1), pp.58–63. Available at: http://linkinghub.elsevier.com/retrieve/pii/S0007117X70800695 [Accessed August 17, 2017].</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Akinyoola, A.L., Onayemi, O. &amp; Famurewa, O.C., 2006. African histoplasmosis - masquerading as a malignant bone tumour. </w:t>
      </w:r>
      <w:r w:rsidRPr="00F40657">
        <w:rPr>
          <w:rFonts w:ascii="Calibri" w:hAnsi="Calibri" w:cs="Times New Roman"/>
          <w:i/>
          <w:iCs/>
          <w:noProof/>
          <w:szCs w:val="24"/>
        </w:rPr>
        <w:t>Tropical Doctor</w:t>
      </w:r>
      <w:r w:rsidRPr="00F40657">
        <w:rPr>
          <w:rFonts w:ascii="Calibri" w:hAnsi="Calibri" w:cs="Times New Roman"/>
          <w:noProof/>
          <w:szCs w:val="24"/>
        </w:rPr>
        <w:t>, 36(4), pp.250–251. Available at: http://www.ncbi.nlm.nih.gov/pubmed/17034712 [Accessed August 8, 2017].</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Akpuaka, F.C., Gugnani, H.C. &amp; Iregbulam, L.M., 1998. African histoplasmosis: report of two patients treated with amphotericin B and ketoconazole. </w:t>
      </w:r>
      <w:r w:rsidRPr="00F40657">
        <w:rPr>
          <w:rFonts w:ascii="Calibri" w:hAnsi="Calibri" w:cs="Times New Roman"/>
          <w:i/>
          <w:iCs/>
          <w:noProof/>
          <w:szCs w:val="24"/>
        </w:rPr>
        <w:t>Mycoses</w:t>
      </w:r>
      <w:r w:rsidRPr="00F40657">
        <w:rPr>
          <w:rFonts w:ascii="Calibri" w:hAnsi="Calibri" w:cs="Times New Roman"/>
          <w:noProof/>
          <w:szCs w:val="24"/>
        </w:rPr>
        <w:t>, 41(9–10), pp.363–364. Available at: http://doi.wiley.com/10.1111/j.1439-0507.1998.tb00354.x [Accessed August 8, 2017].</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Asamoa, E.A. et al., 1990. Paediatric tumours of the jaws in northern Nigeria. </w:t>
      </w:r>
      <w:r w:rsidRPr="00F40657">
        <w:rPr>
          <w:rFonts w:ascii="Calibri" w:hAnsi="Calibri" w:cs="Times New Roman"/>
          <w:i/>
          <w:iCs/>
          <w:noProof/>
          <w:szCs w:val="24"/>
        </w:rPr>
        <w:t>Journal of Cranio-Maxillofacial Surgery</w:t>
      </w:r>
      <w:r w:rsidRPr="00F40657">
        <w:rPr>
          <w:rFonts w:ascii="Calibri" w:hAnsi="Calibri" w:cs="Times New Roman"/>
          <w:noProof/>
          <w:szCs w:val="24"/>
        </w:rPr>
        <w:t>, 18(3), pp.130–135. Available at: http://linkinghub.elsevier.com/retrieve/pii/S1010518205803300 [Accessed August 17, 2017].</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Bansal, R.K., Suseelan, A.V. &amp; Gugnani, H.C., 1977. Orbital cyst due to Histoplasma duboisii. </w:t>
      </w:r>
      <w:r w:rsidRPr="00F40657">
        <w:rPr>
          <w:rFonts w:ascii="Calibri" w:hAnsi="Calibri" w:cs="Times New Roman"/>
          <w:i/>
          <w:iCs/>
          <w:noProof/>
          <w:szCs w:val="24"/>
        </w:rPr>
        <w:t>British Journal of Ophthalmology</w:t>
      </w:r>
      <w:r w:rsidRPr="00F40657">
        <w:rPr>
          <w:rFonts w:ascii="Calibri" w:hAnsi="Calibri" w:cs="Times New Roman"/>
          <w:noProof/>
          <w:szCs w:val="24"/>
        </w:rPr>
        <w:t>, 61(1), pp.70–71.</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Bashiri, S.A., Shahmirzadi, M.R.R. &amp; Abro, A.H., 2016. A case of disseminated histoplasmosis which was misdiagnosed as squamous cell carcinoma of skin and pulmonary tuberculosis;case report, Rashid hospital,2013. In </w:t>
      </w:r>
      <w:r w:rsidRPr="00F40657">
        <w:rPr>
          <w:rFonts w:ascii="Calibri" w:hAnsi="Calibri" w:cs="Times New Roman"/>
          <w:i/>
          <w:iCs/>
          <w:noProof/>
          <w:szCs w:val="24"/>
        </w:rPr>
        <w:t>Gulf Congress of Clinical Microbiology &amp; Infectious Disease</w:t>
      </w:r>
      <w:r w:rsidRPr="00F40657">
        <w:rPr>
          <w:rFonts w:ascii="Calibri" w:hAnsi="Calibri" w:cs="Times New Roman"/>
          <w:noProof/>
          <w:szCs w:val="24"/>
        </w:rPr>
        <w:t>. Dubai, United Arab Emirates, p. PP05.</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CLARK, B.M. &amp; GREENWOOD, B.M., 1968. Pulmonary lesions in African histoplasmosis. </w:t>
      </w:r>
      <w:r w:rsidRPr="00F40657">
        <w:rPr>
          <w:rFonts w:ascii="Calibri" w:hAnsi="Calibri" w:cs="Times New Roman"/>
          <w:i/>
          <w:iCs/>
          <w:noProof/>
          <w:szCs w:val="24"/>
        </w:rPr>
        <w:t>Journal of Tropical Medicine and Hygiene</w:t>
      </w:r>
      <w:r w:rsidRPr="00F40657">
        <w:rPr>
          <w:rFonts w:ascii="Calibri" w:hAnsi="Calibri" w:cs="Times New Roman"/>
          <w:noProof/>
          <w:szCs w:val="24"/>
        </w:rPr>
        <w:t>, 71(1), pp.4–10.</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Daramola, J.O. et al., 1979. Maxillary african histoplasmosis mimicking malignant jaw tumour. </w:t>
      </w:r>
      <w:r w:rsidRPr="00F40657">
        <w:rPr>
          <w:rFonts w:ascii="Calibri" w:hAnsi="Calibri" w:cs="Times New Roman"/>
          <w:i/>
          <w:iCs/>
          <w:noProof/>
          <w:szCs w:val="24"/>
        </w:rPr>
        <w:t>British Journal of Oral Surgery</w:t>
      </w:r>
      <w:r w:rsidRPr="00F40657">
        <w:rPr>
          <w:rFonts w:ascii="Calibri" w:hAnsi="Calibri" w:cs="Times New Roman"/>
          <w:noProof/>
          <w:szCs w:val="24"/>
        </w:rPr>
        <w:t>, 16(3), pp.241–247. Available at: http://linkinghub.elsevier.com/retrieve/pii/0007117X79900301 [Accessed August 17, 2017].</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Egere, J.U. et al., 1978. African histoplasmosis in Eastern Nigeria: report of two culturally proven cases treated with septrin and amphotericin B. </w:t>
      </w:r>
      <w:r w:rsidRPr="00F40657">
        <w:rPr>
          <w:rFonts w:ascii="Calibri" w:hAnsi="Calibri" w:cs="Times New Roman"/>
          <w:i/>
          <w:iCs/>
          <w:noProof/>
          <w:szCs w:val="24"/>
        </w:rPr>
        <w:t>The Journal of tropical medicine and hygiene</w:t>
      </w:r>
      <w:r w:rsidRPr="00F40657">
        <w:rPr>
          <w:rFonts w:ascii="Calibri" w:hAnsi="Calibri" w:cs="Times New Roman"/>
          <w:noProof/>
          <w:szCs w:val="24"/>
        </w:rPr>
        <w:t>, 81(11), pp.225–9. Available at: http://www.ncbi.nlm.nih.gov/pubmed/731765.</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Ige, A.O., Nwosu, S.O. &amp; Odesanmi, W.O., 1992. African histoplasmosis (Duboisii) of the skull with neurological complication--a case report and review of literature. </w:t>
      </w:r>
      <w:r w:rsidRPr="00F40657">
        <w:rPr>
          <w:rFonts w:ascii="Calibri" w:hAnsi="Calibri" w:cs="Times New Roman"/>
          <w:i/>
          <w:iCs/>
          <w:noProof/>
          <w:szCs w:val="24"/>
        </w:rPr>
        <w:t>African journal of medicine and medical sciences</w:t>
      </w:r>
      <w:r w:rsidRPr="00F40657">
        <w:rPr>
          <w:rFonts w:ascii="Calibri" w:hAnsi="Calibri" w:cs="Times New Roman"/>
          <w:noProof/>
          <w:szCs w:val="24"/>
        </w:rPr>
        <w:t>, 21(2), pp.19–21. Available at: http://www.ncbi.nlm.nih.gov/pubmed/1308076.</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Jacyk, W.K., Lawande, R. V &amp; Tulpule, S.S., 1981. Deep Mycoses in West Africa: A Report of 13 Cases and Review of the Nigerian Literature. </w:t>
      </w:r>
      <w:r w:rsidRPr="00F40657">
        <w:rPr>
          <w:rFonts w:ascii="Calibri" w:hAnsi="Calibri" w:cs="Times New Roman"/>
          <w:i/>
          <w:iCs/>
          <w:noProof/>
          <w:szCs w:val="24"/>
        </w:rPr>
        <w:t>Journal of the National Medical Association</w:t>
      </w:r>
      <w:r w:rsidRPr="00F40657">
        <w:rPr>
          <w:rFonts w:ascii="Calibri" w:hAnsi="Calibri" w:cs="Times New Roman"/>
          <w:noProof/>
          <w:szCs w:val="24"/>
        </w:rPr>
        <w:t>, 73(3), pp.251–259. Available at: http://www.ncbi.nlm.nih.gov/pmc/articles/PMC2609798/.</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KA Adeniji, A.A., 2000. Peripheral lymphadenopathy in Nigeria. </w:t>
      </w:r>
      <w:r w:rsidRPr="00F40657">
        <w:rPr>
          <w:rFonts w:ascii="Calibri" w:hAnsi="Calibri" w:cs="Times New Roman"/>
          <w:i/>
          <w:iCs/>
          <w:noProof/>
          <w:szCs w:val="24"/>
        </w:rPr>
        <w:t>African journal of medicine and medical sciences</w:t>
      </w:r>
      <w:r w:rsidRPr="00F40657">
        <w:rPr>
          <w:rFonts w:ascii="Calibri" w:hAnsi="Calibri" w:cs="Times New Roman"/>
          <w:noProof/>
          <w:szCs w:val="24"/>
        </w:rPr>
        <w:t>, 29, pp.233–237.</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Khalil, M. et al., 1999. Some deep mycoses diagnosed by histopathology in South Eastern Nigeria. </w:t>
      </w:r>
      <w:r w:rsidRPr="00F40657">
        <w:rPr>
          <w:rFonts w:ascii="Calibri" w:hAnsi="Calibri" w:cs="Times New Roman"/>
          <w:i/>
          <w:iCs/>
          <w:noProof/>
          <w:szCs w:val="24"/>
        </w:rPr>
        <w:t>Revista iberoamericana de micologia</w:t>
      </w:r>
      <w:r w:rsidRPr="00F40657">
        <w:rPr>
          <w:rFonts w:ascii="Calibri" w:hAnsi="Calibri" w:cs="Times New Roman"/>
          <w:noProof/>
          <w:szCs w:val="24"/>
        </w:rPr>
        <w:t>, 16(4), pp.221–4. Available at: http://www.ncbi.nlm.nih.gov/pubmed/18473552 [Accessed August 8, 2017].</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Khalil, M.A., Hassan, A.W. &amp; Gugnani, H.C., 1998. African histoplasmosis: report of four cases from northeastern Nigeria. </w:t>
      </w:r>
      <w:r w:rsidRPr="00F40657">
        <w:rPr>
          <w:rFonts w:ascii="Calibri" w:hAnsi="Calibri" w:cs="Times New Roman"/>
          <w:i/>
          <w:iCs/>
          <w:noProof/>
          <w:szCs w:val="24"/>
        </w:rPr>
        <w:t>Mycoses</w:t>
      </w:r>
      <w:r w:rsidRPr="00F40657">
        <w:rPr>
          <w:rFonts w:ascii="Calibri" w:hAnsi="Calibri" w:cs="Times New Roman"/>
          <w:noProof/>
          <w:szCs w:val="24"/>
        </w:rPr>
        <w:t>, 41(7–8), pp.293–295. Available at: http://doi.wiley.com/10.1111/j.1439-0507.1998.tb00341.x.</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lastRenderedPageBreak/>
        <w:t xml:space="preserve">Khalil, M., Iwatt, A.R. &amp; Gugnani, H.C., 1989. African histoplasmosis masquerading as carcinoma of the colon. </w:t>
      </w:r>
      <w:r w:rsidRPr="00F40657">
        <w:rPr>
          <w:rFonts w:ascii="Calibri" w:hAnsi="Calibri" w:cs="Times New Roman"/>
          <w:i/>
          <w:iCs/>
          <w:noProof/>
          <w:szCs w:val="24"/>
        </w:rPr>
        <w:t>Diseases of the Colon &amp; Rectum</w:t>
      </w:r>
      <w:r w:rsidRPr="00F40657">
        <w:rPr>
          <w:rFonts w:ascii="Calibri" w:hAnsi="Calibri" w:cs="Times New Roman"/>
          <w:noProof/>
          <w:szCs w:val="24"/>
        </w:rPr>
        <w:t>, 32(6), pp.518–520. Available at: https://doi.org/10.1007/BF02554509.</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LUCAS, A.O., 1970. CUTANEOUS MANIFESTATIONS OF AFRICAN HISTOPLASMOSIS ADETOKUNBO O. LUCAS. </w:t>
      </w:r>
      <w:r w:rsidRPr="00F40657">
        <w:rPr>
          <w:rFonts w:ascii="Calibri" w:hAnsi="Calibri" w:cs="Times New Roman"/>
          <w:i/>
          <w:iCs/>
          <w:noProof/>
          <w:szCs w:val="24"/>
        </w:rPr>
        <w:t>British Journal of Dermatology</w:t>
      </w:r>
      <w:r w:rsidRPr="00F40657">
        <w:rPr>
          <w:rFonts w:ascii="Calibri" w:hAnsi="Calibri" w:cs="Times New Roman"/>
          <w:noProof/>
          <w:szCs w:val="24"/>
        </w:rPr>
        <w:t>, 82(5), pp.435–447. Available at: http://doi.wiley.com/10.1111/j.1365-2133.1970.tb02203.x [Accessed August 13, 2017].</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Mace, M.C., 1978. Oral African histoplasmosis resembling Burkitt’s lymphoma. </w:t>
      </w:r>
      <w:r w:rsidRPr="00F40657">
        <w:rPr>
          <w:rFonts w:ascii="Calibri" w:hAnsi="Calibri" w:cs="Times New Roman"/>
          <w:i/>
          <w:iCs/>
          <w:noProof/>
          <w:szCs w:val="24"/>
        </w:rPr>
        <w:t>Oral Surgery, Oral Medicine, Oral Pathology</w:t>
      </w:r>
      <w:r w:rsidRPr="00F40657">
        <w:rPr>
          <w:rFonts w:ascii="Calibri" w:hAnsi="Calibri" w:cs="Times New Roman"/>
          <w:noProof/>
          <w:szCs w:val="24"/>
        </w:rPr>
        <w:t>, 46(3), pp.407–412. Available at: http://linkinghub.elsevier.com/retrieve/pii/0030422078904061.</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Oguachuba, H.N. &amp; Gugnani, H.C., 1982. African histoplasmosis manifesting as a cutaneous tumour treated with econazole. </w:t>
      </w:r>
      <w:r w:rsidRPr="00F40657">
        <w:rPr>
          <w:rFonts w:ascii="Calibri" w:hAnsi="Calibri" w:cs="Times New Roman"/>
          <w:i/>
          <w:iCs/>
          <w:noProof/>
          <w:szCs w:val="24"/>
        </w:rPr>
        <w:t>The Journal of tropical medicine and hygiene</w:t>
      </w:r>
      <w:r w:rsidRPr="00F40657">
        <w:rPr>
          <w:rFonts w:ascii="Calibri" w:hAnsi="Calibri" w:cs="Times New Roman"/>
          <w:noProof/>
          <w:szCs w:val="24"/>
        </w:rPr>
        <w:t>, 85(6), pp.259–63. Available at: http://www.ncbi.nlm.nih.gov/pubmed/7154150 [Accessed August 13, 2017].</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Olasoji, H.O., Pindiga, U.H. &amp; Adeosun, O.O., 1999. African oral histoplasmosis mimicking lip carcinoma: case report. </w:t>
      </w:r>
      <w:r w:rsidRPr="00F40657">
        <w:rPr>
          <w:rFonts w:ascii="Calibri" w:hAnsi="Calibri" w:cs="Times New Roman"/>
          <w:i/>
          <w:iCs/>
          <w:noProof/>
          <w:szCs w:val="24"/>
        </w:rPr>
        <w:t>East African medical journal</w:t>
      </w:r>
      <w:r w:rsidRPr="00F40657">
        <w:rPr>
          <w:rFonts w:ascii="Calibri" w:hAnsi="Calibri" w:cs="Times New Roman"/>
          <w:noProof/>
          <w:szCs w:val="24"/>
        </w:rPr>
        <w:t>, 76(8), pp.475–6. Available at: http://www.ncbi.nlm.nih.gov/pubmed/10520359.</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Olurin, O., Lucas, A.O. &amp; Oyediran, A.B.O., 1969. Orbital Histoplasmosis Due to Histoplasma Duboisii. </w:t>
      </w:r>
      <w:r w:rsidRPr="00F40657">
        <w:rPr>
          <w:rFonts w:ascii="Calibri" w:hAnsi="Calibri" w:cs="Times New Roman"/>
          <w:i/>
          <w:iCs/>
          <w:noProof/>
          <w:szCs w:val="24"/>
        </w:rPr>
        <w:t>American Journal of Ophthalmology</w:t>
      </w:r>
      <w:r w:rsidRPr="00F40657">
        <w:rPr>
          <w:rFonts w:ascii="Calibri" w:hAnsi="Calibri" w:cs="Times New Roman"/>
          <w:noProof/>
          <w:szCs w:val="24"/>
        </w:rPr>
        <w:t>, 68(1), pp.14–18. Available at: http://linkinghub.elsevier.com/retrieve/pii/0002939469949290 [Accessed August 17, 2017].</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Onuigbo, W.I. &amp; Gugnani, H.C., Deep mycoses prevalent in the Igbos of Nigeria. </w:t>
      </w:r>
      <w:r w:rsidRPr="00F40657">
        <w:rPr>
          <w:rFonts w:ascii="Calibri" w:hAnsi="Calibri" w:cs="Times New Roman"/>
          <w:i/>
          <w:iCs/>
          <w:noProof/>
          <w:szCs w:val="24"/>
        </w:rPr>
        <w:t>International journal of dermatology</w:t>
      </w:r>
      <w:r w:rsidRPr="00F40657">
        <w:rPr>
          <w:rFonts w:ascii="Calibri" w:hAnsi="Calibri" w:cs="Times New Roman"/>
          <w:noProof/>
          <w:szCs w:val="24"/>
        </w:rPr>
        <w:t>, 15(6), pp.432–7. Available at: http://www.ncbi.nlm.nih.gov/pubmed/1279071 [Accessed August 13, 2017].</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Onwuasoigwe, O. &amp; Gugnani, H.C., African histoplasmosis: osteomyelitis of the radius. </w:t>
      </w:r>
      <w:r w:rsidRPr="00F40657">
        <w:rPr>
          <w:rFonts w:ascii="Calibri" w:hAnsi="Calibri" w:cs="Times New Roman"/>
          <w:i/>
          <w:iCs/>
          <w:noProof/>
          <w:szCs w:val="24"/>
        </w:rPr>
        <w:t>Mycoses</w:t>
      </w:r>
      <w:r w:rsidRPr="00F40657">
        <w:rPr>
          <w:rFonts w:ascii="Calibri" w:hAnsi="Calibri" w:cs="Times New Roman"/>
          <w:noProof/>
          <w:szCs w:val="24"/>
        </w:rPr>
        <w:t>, 41(3–4), pp.105–7. Available at: http://www.ncbi.nlm.nih.gov/pubmed/9670760 [Accessed August 8, 2017].</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Samaila, M.O. &amp; Abdullahi, K., 2011. Cutaneous manifestations of deep mycosis: an experience in a tropical pathology laboratory. </w:t>
      </w:r>
      <w:r w:rsidRPr="00F40657">
        <w:rPr>
          <w:rFonts w:ascii="Calibri" w:hAnsi="Calibri" w:cs="Times New Roman"/>
          <w:i/>
          <w:iCs/>
          <w:noProof/>
          <w:szCs w:val="24"/>
        </w:rPr>
        <w:t>Indian journal of dermatology</w:t>
      </w:r>
      <w:r w:rsidRPr="00F40657">
        <w:rPr>
          <w:rFonts w:ascii="Calibri" w:hAnsi="Calibri" w:cs="Times New Roman"/>
          <w:noProof/>
          <w:szCs w:val="24"/>
        </w:rPr>
        <w:t>, 56(3), pp.282–6. Available at: http://www.ncbi.nlm.nih.gov/pubmed/21772588 [Accessed August 8, 2017].</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Seleye-Fubara, D., Etebu, E. &amp; Bob-Yellowe, E., 2011. Granulomatous osteomyelitis: </w:t>
      </w:r>
      <w:r w:rsidRPr="00F40657">
        <w:rPr>
          <w:rFonts w:ascii="Calibri" w:hAnsi="Calibri" w:cs="Times New Roman"/>
          <w:i/>
          <w:iCs/>
          <w:noProof/>
          <w:szCs w:val="24"/>
        </w:rPr>
        <w:t>A review of 13 cases in Port Harcourt, Nigeria</w:t>
      </w:r>
      <w:r w:rsidRPr="00F40657">
        <w:rPr>
          <w:rFonts w:ascii="Calibri" w:hAnsi="Calibri" w:cs="Times New Roman"/>
          <w:noProof/>
          <w:szCs w:val="24"/>
        </w:rPr>
        <w:t xml:space="preserve">. </w:t>
      </w:r>
      <w:r w:rsidRPr="00F40657">
        <w:rPr>
          <w:rFonts w:ascii="Calibri" w:hAnsi="Calibri" w:cs="Times New Roman"/>
          <w:i/>
          <w:iCs/>
          <w:noProof/>
          <w:szCs w:val="24"/>
        </w:rPr>
        <w:t>Sahel Medical Journal</w:t>
      </w:r>
      <w:r w:rsidRPr="00F40657">
        <w:rPr>
          <w:rFonts w:ascii="Calibri" w:hAnsi="Calibri" w:cs="Times New Roman"/>
          <w:noProof/>
          <w:szCs w:val="24"/>
        </w:rPr>
        <w:t>, 14(1), pp.11–15. Available at: http://www.smjonline.org/article.asp?issn=1118-8561.</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Seriki, O. et al., 1975. Disseminated histoplasmosis due to histoplasma capsulatum in two Nigerian children. </w:t>
      </w:r>
      <w:r w:rsidRPr="00F40657">
        <w:rPr>
          <w:rFonts w:ascii="Calibri" w:hAnsi="Calibri" w:cs="Times New Roman"/>
          <w:i/>
          <w:iCs/>
          <w:noProof/>
          <w:szCs w:val="24"/>
        </w:rPr>
        <w:t>The Journal of tropical medicine and hygiene</w:t>
      </w:r>
      <w:r w:rsidRPr="00F40657">
        <w:rPr>
          <w:rFonts w:ascii="Calibri" w:hAnsi="Calibri" w:cs="Times New Roman"/>
          <w:noProof/>
          <w:szCs w:val="24"/>
        </w:rPr>
        <w:t>, 78(12), pp.248–55. Available at: http://www.ncbi.nlm.nih.gov/pubmed/1223326 [Accessed August 8, 2017].</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Shoroye, A. &amp; Oyedeji, G.A., 1982. African histoplasmosis presenting as a facial tumour in a child. </w:t>
      </w:r>
      <w:r w:rsidRPr="00F40657">
        <w:rPr>
          <w:rFonts w:ascii="Calibri" w:hAnsi="Calibri" w:cs="Times New Roman"/>
          <w:i/>
          <w:iCs/>
          <w:noProof/>
          <w:szCs w:val="24"/>
        </w:rPr>
        <w:t>Annals of Tropical Paediatrics</w:t>
      </w:r>
      <w:r w:rsidRPr="00F40657">
        <w:rPr>
          <w:rFonts w:ascii="Calibri" w:hAnsi="Calibri" w:cs="Times New Roman"/>
          <w:noProof/>
          <w:szCs w:val="24"/>
        </w:rPr>
        <w:t>, 2(3), pp.147–149. Available at: http://www.tandfonline.com/doi/full/10.1080/02724936.1982.11748248.</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Solanke, T.F., Akinyemi, O.O. &amp; Clark, B.M., 1969. A case of histoplasmosis in a Nigerian. </w:t>
      </w:r>
      <w:r w:rsidRPr="00F40657">
        <w:rPr>
          <w:rFonts w:ascii="Calibri" w:hAnsi="Calibri" w:cs="Times New Roman"/>
          <w:i/>
          <w:iCs/>
          <w:noProof/>
          <w:szCs w:val="24"/>
        </w:rPr>
        <w:t>The Journal of tropical medicine and hygiene</w:t>
      </w:r>
      <w:r w:rsidRPr="00F40657">
        <w:rPr>
          <w:rFonts w:ascii="Calibri" w:hAnsi="Calibri" w:cs="Times New Roman"/>
          <w:noProof/>
          <w:szCs w:val="24"/>
        </w:rPr>
        <w:t>, 72(4), pp.101–4. Available at: http://www.ncbi.nlm.nih.gov/pubmed/5769716 [Accessed August 13, 2017].</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 xml:space="preserve">Ubesie, A. et al., 2013. Disseminated Histoplasmosis in a 13-year-old girl: A case report. </w:t>
      </w:r>
      <w:r w:rsidRPr="00F40657">
        <w:rPr>
          <w:rFonts w:ascii="Calibri" w:hAnsi="Calibri" w:cs="Times New Roman"/>
          <w:i/>
          <w:iCs/>
          <w:noProof/>
          <w:szCs w:val="24"/>
        </w:rPr>
        <w:t>African Health Sciences</w:t>
      </w:r>
      <w:r w:rsidRPr="00F40657">
        <w:rPr>
          <w:rFonts w:ascii="Calibri" w:hAnsi="Calibri" w:cs="Times New Roman"/>
          <w:noProof/>
          <w:szCs w:val="24"/>
        </w:rPr>
        <w:t>, 13(2), pp.518–21. Available at: http://www.ncbi.nlm.nih.gov/pubmed/24235958 [Accessed August 8, 2017].</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lastRenderedPageBreak/>
        <w:t xml:space="preserve">Uloko, A. et al., 2012. Histoplasmosis: An elusive re-emerging chest infection. </w:t>
      </w:r>
      <w:r w:rsidRPr="00F40657">
        <w:rPr>
          <w:rFonts w:ascii="Calibri" w:hAnsi="Calibri" w:cs="Times New Roman"/>
          <w:i/>
          <w:iCs/>
          <w:noProof/>
          <w:szCs w:val="24"/>
        </w:rPr>
        <w:t>Nigerian Journal of Clinical Practice</w:t>
      </w:r>
      <w:r w:rsidRPr="00F40657">
        <w:rPr>
          <w:rFonts w:ascii="Calibri" w:hAnsi="Calibri" w:cs="Times New Roman"/>
          <w:noProof/>
          <w:szCs w:val="24"/>
        </w:rPr>
        <w:t>, 15(2), p.235. Available at: http://www.ncbi.nlm.nih.gov/pubmed/22718181 [Accessed August 8, 2017].</w:t>
      </w:r>
    </w:p>
    <w:p w:rsidR="00F40657" w:rsidRPr="00F40657" w:rsidRDefault="00F40657" w:rsidP="00F40657">
      <w:pPr>
        <w:widowControl w:val="0"/>
        <w:autoSpaceDE w:val="0"/>
        <w:autoSpaceDN w:val="0"/>
        <w:adjustRightInd w:val="0"/>
        <w:spacing w:line="240" w:lineRule="auto"/>
        <w:ind w:left="480" w:hanging="480"/>
        <w:rPr>
          <w:rFonts w:ascii="Calibri" w:hAnsi="Calibri" w:cs="Times New Roman"/>
          <w:noProof/>
          <w:szCs w:val="24"/>
        </w:rPr>
      </w:pPr>
      <w:r w:rsidRPr="00F40657">
        <w:rPr>
          <w:rFonts w:ascii="Calibri" w:hAnsi="Calibri" w:cs="Times New Roman"/>
          <w:noProof/>
          <w:szCs w:val="24"/>
        </w:rPr>
        <w:t>Valero, C. et al., 2017. African histoplasmosis : new clinical and microbiological insights. , pp.1–9.</w:t>
      </w:r>
    </w:p>
    <w:p w:rsidR="00F40657" w:rsidRPr="00F40657" w:rsidRDefault="00F40657" w:rsidP="00F40657">
      <w:pPr>
        <w:widowControl w:val="0"/>
        <w:autoSpaceDE w:val="0"/>
        <w:autoSpaceDN w:val="0"/>
        <w:adjustRightInd w:val="0"/>
        <w:spacing w:line="240" w:lineRule="auto"/>
        <w:ind w:left="480" w:hanging="480"/>
        <w:rPr>
          <w:rFonts w:ascii="Calibri" w:hAnsi="Calibri"/>
          <w:noProof/>
        </w:rPr>
      </w:pPr>
      <w:r w:rsidRPr="00F40657">
        <w:rPr>
          <w:rFonts w:ascii="Calibri" w:hAnsi="Calibri" w:cs="Times New Roman"/>
          <w:noProof/>
          <w:szCs w:val="24"/>
        </w:rPr>
        <w:t xml:space="preserve">Williams, A.O., Lawson, E.A. &amp; Lucas, A.O., 1971. African histoplasmosis due to Histoplasma duboisii. </w:t>
      </w:r>
      <w:r w:rsidRPr="00F40657">
        <w:rPr>
          <w:rFonts w:ascii="Calibri" w:hAnsi="Calibri" w:cs="Times New Roman"/>
          <w:i/>
          <w:iCs/>
          <w:noProof/>
          <w:szCs w:val="24"/>
        </w:rPr>
        <w:t>Archives of pathology</w:t>
      </w:r>
      <w:r w:rsidRPr="00F40657">
        <w:rPr>
          <w:rFonts w:ascii="Calibri" w:hAnsi="Calibri" w:cs="Times New Roman"/>
          <w:noProof/>
          <w:szCs w:val="24"/>
        </w:rPr>
        <w:t>, 92(5), pp.306–18. Available at: http://www.ncbi.nlm.nih.gov/pubmed/5165016.</w:t>
      </w:r>
    </w:p>
    <w:p w:rsidR="00F40657" w:rsidRDefault="0079089D" w:rsidP="00F40657">
      <w:pPr>
        <w:widowControl w:val="0"/>
        <w:autoSpaceDE w:val="0"/>
        <w:autoSpaceDN w:val="0"/>
        <w:adjustRightInd w:val="0"/>
        <w:spacing w:line="240" w:lineRule="auto"/>
        <w:ind w:left="640" w:hanging="640"/>
      </w:pPr>
      <w:r>
        <w:fldChar w:fldCharType="end"/>
      </w:r>
    </w:p>
    <w:sectPr w:rsidR="00F40657" w:rsidSect="009008B7">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7BB0" w:rsidRDefault="00B97BB0" w:rsidP="002E0446">
      <w:pPr>
        <w:spacing w:after="0" w:line="240" w:lineRule="auto"/>
      </w:pPr>
      <w:r>
        <w:separator/>
      </w:r>
    </w:p>
  </w:endnote>
  <w:endnote w:type="continuationSeparator" w:id="0">
    <w:p w:rsidR="00B97BB0" w:rsidRDefault="00B97BB0" w:rsidP="002E04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altName w:val="Titling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altName w:val="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7BB0" w:rsidRDefault="00B97BB0" w:rsidP="002E0446">
      <w:pPr>
        <w:spacing w:after="0" w:line="240" w:lineRule="auto"/>
      </w:pPr>
      <w:r>
        <w:separator/>
      </w:r>
    </w:p>
  </w:footnote>
  <w:footnote w:type="continuationSeparator" w:id="0">
    <w:p w:rsidR="00B97BB0" w:rsidRDefault="00B97BB0" w:rsidP="002E0446">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0446" w:rsidRDefault="002E0446" w:rsidP="002E0446">
    <w:pPr>
      <w:pStyle w:val="Header"/>
      <w:jc w:val="center"/>
    </w:pPr>
    <w:r>
      <w:t>REPORTED CASE</w:t>
    </w:r>
    <w:r w:rsidR="0086506B">
      <w:t>S OF HISTOPLASMOSIS FROM NIGERIA</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0657"/>
    <w:rsid w:val="002C1278"/>
    <w:rsid w:val="002C3D00"/>
    <w:rsid w:val="002E0446"/>
    <w:rsid w:val="0063132C"/>
    <w:rsid w:val="006C123D"/>
    <w:rsid w:val="006F51A7"/>
    <w:rsid w:val="00732AB0"/>
    <w:rsid w:val="00762B03"/>
    <w:rsid w:val="0079089D"/>
    <w:rsid w:val="0086506B"/>
    <w:rsid w:val="009008B7"/>
    <w:rsid w:val="00AE3E14"/>
    <w:rsid w:val="00B529E9"/>
    <w:rsid w:val="00B97BB0"/>
    <w:rsid w:val="00CC75B3"/>
    <w:rsid w:val="00D43F71"/>
    <w:rsid w:val="00DF3B25"/>
    <w:rsid w:val="00F406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406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32A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2AB0"/>
    <w:rPr>
      <w:rFonts w:ascii="Tahoma" w:hAnsi="Tahoma" w:cs="Tahoma"/>
      <w:sz w:val="16"/>
      <w:szCs w:val="16"/>
    </w:rPr>
  </w:style>
  <w:style w:type="paragraph" w:styleId="Header">
    <w:name w:val="header"/>
    <w:basedOn w:val="Normal"/>
    <w:link w:val="HeaderChar"/>
    <w:uiPriority w:val="99"/>
    <w:unhideWhenUsed/>
    <w:rsid w:val="002E04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0446"/>
  </w:style>
  <w:style w:type="paragraph" w:styleId="Footer">
    <w:name w:val="footer"/>
    <w:basedOn w:val="Normal"/>
    <w:link w:val="FooterChar"/>
    <w:uiPriority w:val="99"/>
    <w:semiHidden/>
    <w:unhideWhenUsed/>
    <w:rsid w:val="002E0446"/>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E044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406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32A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2AB0"/>
    <w:rPr>
      <w:rFonts w:ascii="Tahoma" w:hAnsi="Tahoma" w:cs="Tahoma"/>
      <w:sz w:val="16"/>
      <w:szCs w:val="16"/>
    </w:rPr>
  </w:style>
  <w:style w:type="paragraph" w:styleId="Header">
    <w:name w:val="header"/>
    <w:basedOn w:val="Normal"/>
    <w:link w:val="HeaderChar"/>
    <w:uiPriority w:val="99"/>
    <w:unhideWhenUsed/>
    <w:rsid w:val="002E04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0446"/>
  </w:style>
  <w:style w:type="paragraph" w:styleId="Footer">
    <w:name w:val="footer"/>
    <w:basedOn w:val="Normal"/>
    <w:link w:val="FooterChar"/>
    <w:uiPriority w:val="99"/>
    <w:semiHidden/>
    <w:unhideWhenUsed/>
    <w:rsid w:val="002E0446"/>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E04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AAD8183-5A6B-B14D-B477-EA3D3D73E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9349</Words>
  <Characters>53295</Characters>
  <Application>Microsoft Macintosh Word</Application>
  <DocSecurity>4</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625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ta Oladele</dc:creator>
  <cp:lastModifiedBy>Rita Oladele</cp:lastModifiedBy>
  <cp:revision>2</cp:revision>
  <dcterms:created xsi:type="dcterms:W3CDTF">2018-04-14T11:04:00Z</dcterms:created>
  <dcterms:modified xsi:type="dcterms:W3CDTF">2018-04-14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the-lancet-infectious-diseases</vt:lpwstr>
  </property>
  <property fmtid="{D5CDD505-2E9C-101B-9397-08002B2CF9AE}" pid="19" name="Mendeley Recent Style Name 8_1">
    <vt:lpwstr>The Lancet Infectious Diseas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3620e6f-fee9-341c-b812-382534835d0f</vt:lpwstr>
  </property>
  <property fmtid="{D5CDD505-2E9C-101B-9397-08002B2CF9AE}" pid="24" name="Mendeley Citation Style_1">
    <vt:lpwstr>http://www.zotero.org/styles/harvard1</vt:lpwstr>
  </property>
</Properties>
</file>